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r>
        <w:lastRenderedPageBreak/>
        <w:t>Anotace</w:t>
      </w:r>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r>
        <w:lastRenderedPageBreak/>
        <w:t>Annotation</w:t>
      </w:r>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12B999B6" w14:textId="78D5A61D" w:rsidR="007270B7" w:rsidRDefault="007270B7" w:rsidP="00504230">
      <w:pPr>
        <w:pStyle w:val="Heading1"/>
      </w:pPr>
      <w:r w:rsidRPr="00504230">
        <w:lastRenderedPageBreak/>
        <w:t>Úvod</w:t>
      </w:r>
    </w:p>
    <w:p w14:paraId="4E5BA637" w14:textId="45F28A5B"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 xml:space="preserve"> </w:t>
      </w:r>
      <w:r w:rsidR="00763A4F">
        <w:fldChar w:fldCharType="begin"/>
      </w:r>
      <w:r w:rsidR="00763A4F">
        <w:instrText xml:space="preserve"> ADDIN ZOTERO_ITEM CSL_CITATION {"citationID":"UQQ75txg","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763A4F">
        <w:fldChar w:fldCharType="separate"/>
      </w:r>
      <w:r w:rsidR="00763A4F" w:rsidRPr="00763A4F">
        <w:t>(Jordan a Mitchell 2015)</w:t>
      </w:r>
      <w:r w:rsidR="00763A4F">
        <w:fldChar w:fldCharType="end"/>
      </w:r>
      <w:r w:rsidR="00763A4F">
        <w:t>.</w:t>
      </w:r>
      <w:r w:rsidR="005E42DE">
        <w:t xml:space="preserve"> Mezi oběma těmi</w:t>
      </w:r>
      <w:r w:rsidR="00763A4F">
        <w:t>t</w:t>
      </w:r>
      <w:r w:rsidR="005E42DE">
        <w:t>o obory existuje</w:t>
      </w:r>
      <w:r w:rsidR="00763A4F">
        <w:t xml:space="preserve"> podstatný průnik. Jedná se například o techniky počítačového </w:t>
      </w:r>
      <w:commentRangeStart w:id="0"/>
      <w:r w:rsidR="00763A4F">
        <w:t>vidění</w:t>
      </w:r>
      <w:commentRangeEnd w:id="0"/>
      <w:r w:rsidR="007738F0">
        <w:rPr>
          <w:rStyle w:val="CommentReference"/>
          <w:rFonts w:asciiTheme="minorHAnsi" w:hAnsiTheme="minorHAnsi" w:cstheme="minorBidi"/>
        </w:rPr>
        <w:commentReference w:id="0"/>
      </w:r>
      <w:r w:rsidR="00763A4F">
        <w:t>,</w:t>
      </w:r>
      <w:r>
        <w:t xml:space="preserve"> ...</w:t>
      </w:r>
      <w:r w:rsidR="00763A4F">
        <w:t xml:space="preserve">  </w:t>
      </w:r>
      <w:r w:rsidR="005E42DE">
        <w:t xml:space="preserve">Vnější vytyčený Jádrem teoretické části textu je zkoumání průniku obou těchto oblastí. Ze širokého množství teoretických principů a praktických aplikací tohoto průniku je vybrána specifická suboblast, jíž lze označit jako „Generování grafického obsahu za pomocí metod strojového učení“ - zkráceně označovanou PCGML.  </w:t>
      </w:r>
    </w:p>
    <w:p w14:paraId="2C8D918D" w14:textId="363FFDAD"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p>
    <w:p w14:paraId="04B2A712" w14:textId="6BEF2D45" w:rsidR="00604460" w:rsidRDefault="00604460" w:rsidP="003248FB">
      <w:pPr>
        <w:pStyle w:val="Stadnartntext"/>
      </w:pPr>
      <w:r>
        <w:tab/>
        <w:t>Druhým cílem je představit přehled postupů a metod, které jsou používány či diskutovány v souvislosti s procedurálním generováním grafického obsahu za pomocí strojového učení. V této části jsou popsány</w:t>
      </w:r>
      <w:r w:rsidR="007738F0">
        <w:t xml:space="preserve"> charakteristiky a techniky PCGML,</w:t>
      </w:r>
      <w:r>
        <w:t xml:space="preserve"> výhody</w:t>
      </w:r>
      <w:r w:rsidR="007738F0">
        <w:t xml:space="preserve"> a nevýhody</w:t>
      </w:r>
      <w:r>
        <w:t xml:space="preserve"> těchto metod</w:t>
      </w:r>
      <w:r w:rsidR="007738F0">
        <w:t xml:space="preserve"> a</w:t>
      </w:r>
      <w:r>
        <w:t xml:space="preserve"> výsledky  z této oblasti</w:t>
      </w:r>
      <w:r w:rsidR="007738F0">
        <w:t xml:space="preserve">.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0826BFB1" w:rsidR="007738F0" w:rsidRDefault="007738F0" w:rsidP="003248FB">
      <w:pPr>
        <w:pStyle w:val="Stadnartntext"/>
      </w:pPr>
      <w:r>
        <w:tab/>
        <w:t xml:space="preserve"> V rámci praktické části je pak představen návrh a implementace metody, která za využití jednoduchých architektur neuronových sítí řeší procedurální distribuci objektů v dvojrozměrné scéně na základě naučených dat. Tato metoda je otestována a vyplynulé výsledky jsou zhodnoceny v závěru, což je posledním zadaným cílem této práce. </w:t>
      </w:r>
    </w:p>
    <w:p w14:paraId="3752A790" w14:textId="2D3E6955" w:rsidR="00504230" w:rsidRPr="00504230" w:rsidRDefault="005E42DE" w:rsidP="00504230">
      <w:pPr>
        <w:pStyle w:val="Stadnartntext"/>
        <w:ind w:firstLine="357"/>
      </w:pPr>
      <w:r>
        <w:t xml:space="preserve"> </w:t>
      </w:r>
    </w:p>
    <w:p w14:paraId="754A9209" w14:textId="77777777"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lastRenderedPageBreak/>
        <w:t>1.</w:t>
      </w:r>
      <w:r>
        <w:rPr>
          <w:color w:val="000000"/>
          <w:sz w:val="14"/>
          <w:szCs w:val="14"/>
        </w:rPr>
        <w:t>       </w:t>
      </w:r>
      <w:r>
        <w:rPr>
          <w:rFonts w:ascii="Calibri" w:hAnsi="Calibri" w:cs="Calibri"/>
          <w:color w:val="212121"/>
          <w:sz w:val="22"/>
          <w:szCs w:val="22"/>
        </w:rPr>
        <w:t>Provést literární rešerši a seznámit se s aktuálním poznáním v oblasti strojového učení.</w:t>
      </w:r>
    </w:p>
    <w:p w14:paraId="48D168F1" w14:textId="77777777"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2.</w:t>
      </w:r>
      <w:r>
        <w:rPr>
          <w:color w:val="000000"/>
          <w:sz w:val="14"/>
          <w:szCs w:val="14"/>
        </w:rPr>
        <w:t>       </w:t>
      </w:r>
      <w:r>
        <w:rPr>
          <w:rFonts w:ascii="Calibri" w:hAnsi="Calibri" w:cs="Calibri"/>
          <w:color w:val="000000"/>
          <w:sz w:val="22"/>
          <w:szCs w:val="22"/>
        </w:rPr>
        <w:t>Vytvořit přehled postupů a metod používaných v počítačové grafice pro návrh modelu scény podporovaný metodami strojového učení.</w:t>
      </w:r>
    </w:p>
    <w:p w14:paraId="24B3C131" w14:textId="77777777" w:rsidR="00B460B9" w:rsidRDefault="00B460B9" w:rsidP="00B460B9">
      <w:pPr>
        <w:pStyle w:val="NormalWeb"/>
        <w:shd w:val="clear" w:color="auto" w:fill="FFFFFF"/>
        <w:spacing w:before="0" w:beforeAutospacing="0" w:after="0" w:afterAutospacing="0" w:line="233" w:lineRule="atLeast"/>
        <w:ind w:left="720" w:hanging="360"/>
        <w:jc w:val="both"/>
        <w:rPr>
          <w:rFonts w:ascii="Calibri" w:hAnsi="Calibri" w:cs="Calibri"/>
          <w:color w:val="212121"/>
          <w:sz w:val="22"/>
          <w:szCs w:val="22"/>
        </w:rPr>
      </w:pPr>
      <w:r>
        <w:rPr>
          <w:rFonts w:ascii="Calibri" w:hAnsi="Calibri" w:cs="Calibri"/>
          <w:color w:val="212121"/>
          <w:sz w:val="22"/>
          <w:szCs w:val="22"/>
        </w:rPr>
        <w:t>3.</w:t>
      </w:r>
      <w:r>
        <w:rPr>
          <w:color w:val="212121"/>
          <w:sz w:val="14"/>
          <w:szCs w:val="14"/>
        </w:rPr>
        <w:t>       </w:t>
      </w:r>
      <w:r>
        <w:rPr>
          <w:rFonts w:ascii="Calibri" w:hAnsi="Calibri" w:cs="Calibri"/>
          <w:color w:val="212121"/>
          <w:sz w:val="22"/>
          <w:szCs w:val="22"/>
        </w:rPr>
        <w:t>Prozkoumat vybrané dostupné technologie pro implementaci metod strojového učení.</w:t>
      </w:r>
    </w:p>
    <w:p w14:paraId="1F072DE6" w14:textId="77777777"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4.</w:t>
      </w:r>
      <w:r>
        <w:rPr>
          <w:color w:val="000000"/>
          <w:sz w:val="14"/>
          <w:szCs w:val="14"/>
        </w:rPr>
        <w:t>       </w:t>
      </w:r>
      <w:r>
        <w:rPr>
          <w:rFonts w:ascii="Calibri" w:hAnsi="Calibri" w:cs="Calibri"/>
          <w:color w:val="000000"/>
          <w:sz w:val="22"/>
          <w:szCs w:val="22"/>
        </w:rPr>
        <w:t>Zvolit vhodný příklad využití a navrhnout jeho softwarovou implementaci.</w:t>
      </w:r>
    </w:p>
    <w:p w14:paraId="717893C3" w14:textId="77777777" w:rsidR="00191F46" w:rsidRPr="00850DC9" w:rsidRDefault="00B460B9" w:rsidP="00850DC9">
      <w:pPr>
        <w:pStyle w:val="NormalWeb"/>
        <w:shd w:val="clear" w:color="auto" w:fill="FFFFFF"/>
        <w:spacing w:before="0" w:beforeAutospacing="0" w:after="16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5.</w:t>
      </w:r>
      <w:r>
        <w:rPr>
          <w:color w:val="000000"/>
          <w:sz w:val="14"/>
          <w:szCs w:val="14"/>
        </w:rPr>
        <w:t>       </w:t>
      </w:r>
      <w:r>
        <w:rPr>
          <w:rFonts w:ascii="Calibri" w:hAnsi="Calibri" w:cs="Calibri"/>
          <w:color w:val="212121"/>
          <w:sz w:val="22"/>
          <w:szCs w:val="22"/>
        </w:rPr>
        <w:t>Pro implementované řešení provést testování a zhodnotit dosažené výsledky.</w:t>
      </w:r>
    </w:p>
    <w:p w14:paraId="39C99D6C" w14:textId="66CA9102" w:rsidR="00191F46" w:rsidRPr="00191F46" w:rsidRDefault="00191F46" w:rsidP="00504230">
      <w:pPr>
        <w:pStyle w:val="Heading2"/>
      </w:pPr>
      <w:r w:rsidRPr="00191F46">
        <w:t>Strojové učení</w:t>
      </w:r>
      <w:r w:rsidR="00D64732">
        <w:t xml:space="preserve"> v obecných rysech</w:t>
      </w:r>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54A04818" w:rsidR="003248FB" w:rsidRDefault="00075D5A" w:rsidP="00504230">
      <w:pPr>
        <w:pStyle w:val="Stadnartntext"/>
        <w:ind w:firstLine="708"/>
        <w:rPr>
          <w:lang w:bidi="he-IL"/>
        </w:rPr>
      </w:pPr>
      <w:r>
        <w:rPr>
          <w:lang w:bidi="he-IL"/>
        </w:rPr>
        <w:t xml:space="preserve">Obecně je cílem algoritmů strojového učení aproximace neznámé komplexní funkce. Toho se s větší nebo menší úspěšností dosahuje za pomocí předkládání vstupních a výstupních vektorů hledané funkce. Celý aparát tohoto optimizačního procesu je často parametrizovatelný a 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7C9E7838"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763A4F">
        <w:rPr>
          <w:lang w:bidi="he-IL"/>
        </w:rPr>
        <w:t xml:space="preserve"> programově laděného</w:t>
      </w:r>
      <w:r>
        <w:rPr>
          <w:lang w:bidi="he-IL"/>
        </w:rPr>
        <w:t xml:space="preserve"> systému. </w:t>
      </w:r>
    </w:p>
    <w:p w14:paraId="0BF82626" w14:textId="22B0BCC8"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 xml:space="preserve">Především je pak </w:t>
      </w:r>
      <w:r w:rsidR="00D64732">
        <w:rPr>
          <w:lang w:bidi="he-IL"/>
        </w:rPr>
        <w:lastRenderedPageBreak/>
        <w:t>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504230">
        <w:rPr>
          <w:lang w:bidi="he-IL"/>
        </w:rPr>
        <w:instrText xml:space="preserve"> ADDIN ZOTERO_ITEM CSL_CITATION {"citationID":"KGtGwr0L","properties":{"formattedCitation":"(Mitchell 1997b)","plainCitation":"(Mitchell 1997b)","noteIndex":0},"citationItems":[{"id":"EykNnhO6/hVKYCYRx","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FA2FB4">
        <w:rPr>
          <w:lang w:bidi="he-IL"/>
        </w:rPr>
        <w:t xml:space="preserve"> V takto definované trénovací sadě, lze pak za pomocí vhodných algoritmů strojového učení hledat obecné vztahy a korelace, které by tradiční analýze zůstaly skryté</w:t>
      </w:r>
      <w:r w:rsidR="00A00427">
        <w:rPr>
          <w:lang w:bidi="he-IL"/>
        </w:rPr>
        <w:t xml:space="preserve"> tj. jen těžko by se hledala přiměřená algoritmizovatelná logika</w:t>
      </w:r>
      <w:r w:rsidR="00FA2FB4">
        <w:rPr>
          <w:lang w:bidi="he-IL"/>
        </w:rPr>
        <w:t>. Vzhledem k 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BDFDA57" w14:textId="7FD2B67B" w:rsidR="00191F46" w:rsidRDefault="00D64732" w:rsidP="00763A4F">
      <w:pPr>
        <w:pStyle w:val="Stadnartn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p>
    <w:p w14:paraId="75C7FCB7" w14:textId="77777777" w:rsidR="00F619E4" w:rsidRDefault="00F619E4" w:rsidP="00F619E4">
      <w:pPr>
        <w:pStyle w:val="Heading2"/>
      </w:pPr>
      <w:r>
        <w:t>Rozlišení učících algoritmů s učitelem a bez učitele</w:t>
      </w:r>
    </w:p>
    <w:p w14:paraId="1436F2C4" w14:textId="51AF83F8" w:rsidR="00F619E4" w:rsidRPr="00F619E4" w:rsidRDefault="00F619E4" w:rsidP="00F619E4">
      <w:pPr>
        <w:pStyle w:val="Stadnartntext"/>
      </w:pPr>
      <w:r>
        <w:tab/>
      </w:r>
      <w:r w:rsidR="00A70E18">
        <w:t xml:space="preserve"> </w:t>
      </w:r>
    </w:p>
    <w:p w14:paraId="1B0C0D77" w14:textId="77777777" w:rsidR="00715B21" w:rsidRDefault="00715B21" w:rsidP="00715B21">
      <w:pPr>
        <w:pStyle w:val="Heading2"/>
        <w:rPr>
          <w:lang w:bidi="he-IL"/>
        </w:rPr>
      </w:pPr>
      <w:r>
        <w:t>Rozli</w:t>
      </w:r>
      <w:r>
        <w:rPr>
          <w:lang w:bidi="he-IL"/>
        </w:rPr>
        <w:t>šení diskriminativních a generativních modelů</w:t>
      </w:r>
    </w:p>
    <w:p w14:paraId="55390F00" w14:textId="463C5F8D" w:rsidR="001B67A0" w:rsidRDefault="001B67A0" w:rsidP="003D3656">
      <w:pPr>
        <w:pStyle w:val="Stadnartntext"/>
        <w:rPr>
          <w:lang w:bidi="he-IL"/>
        </w:rPr>
      </w:pPr>
      <w:r>
        <w:rPr>
          <w:lang w:bidi="he-IL"/>
        </w:rPr>
        <w:tab/>
      </w:r>
      <w:r w:rsidR="00212DFE">
        <w:rPr>
          <w:lang w:bidi="he-IL"/>
        </w:rPr>
        <w:t>Kromě</w:t>
      </w:r>
      <w:r w:rsidR="00F619E4">
        <w:rPr>
          <w:lang w:bidi="he-IL"/>
        </w:rPr>
        <w:t xml:space="preserve"> již uvedeného</w:t>
      </w:r>
      <w:r w:rsidR="00212DFE">
        <w:rPr>
          <w:lang w:bidi="he-IL"/>
        </w:rPr>
        <w:t xml:space="preserve"> </w:t>
      </w:r>
      <w:r w:rsidR="00F619E4">
        <w:rPr>
          <w:lang w:bidi="he-IL"/>
        </w:rPr>
        <w:t>čle</w:t>
      </w:r>
      <w:r w:rsidR="00D64732">
        <w:rPr>
          <w:lang w:bidi="he-IL"/>
        </w:rPr>
        <w:t>ň</w:t>
      </w:r>
      <w:r w:rsidR="00212DFE">
        <w:rPr>
          <w:lang w:bidi="he-IL"/>
        </w:rPr>
        <w:t>ení na učení s učitelem a učení bez učitele, lze algoritmy rozdělit rovněž na diskriminativní a generativní. Na rozdíl mezi nimi lze dobře poukázat v</w:t>
      </w:r>
      <w:r>
        <w:rPr>
          <w:lang w:bidi="he-IL"/>
        </w:rPr>
        <w:t> aplikaci na klasifik</w:t>
      </w:r>
      <w:r w:rsidR="00212DFE">
        <w:rPr>
          <w:lang w:bidi="he-IL"/>
        </w:rPr>
        <w:t xml:space="preserve">aci, kde </w:t>
      </w:r>
      <w:r w:rsidR="00A572BF">
        <w:rPr>
          <w:lang w:bidi="he-IL"/>
        </w:rPr>
        <w:t>jde obvykle</w:t>
      </w:r>
      <w:r w:rsidR="00212DFE">
        <w:rPr>
          <w:lang w:bidi="he-IL"/>
        </w:rPr>
        <w:t xml:space="preserve"> o rozdělení datové distribuce do několika oblastí. </w:t>
      </w:r>
      <w:r w:rsidR="00884992">
        <w:rPr>
          <w:lang w:bidi="he-IL"/>
        </w:rPr>
        <w:t>Zatímco u diskriminativních modelů jde o namapování vstupů na konkrétní výstup, kterým může být konkrétní třída či skalární hodnota, generativní přístup modeluje pravděpodobnostní relace mezi proměnnými daného modelu</w:t>
      </w:r>
      <w:r w:rsidR="00787F85">
        <w:rPr>
          <w:lang w:bidi="he-IL"/>
        </w:rPr>
        <w:t xml:space="preserve"> </w:t>
      </w:r>
      <w:r w:rsidR="00884992">
        <w:rPr>
          <w:lang w:bidi="he-IL"/>
        </w:rPr>
        <w:fldChar w:fldCharType="begin"/>
      </w:r>
      <w:r w:rsidR="00504230">
        <w:rPr>
          <w:lang w:bidi="he-IL"/>
        </w:rPr>
        <w:instrText xml:space="preserve"> ADDIN ZOTERO_ITEM CSL_CITATION {"citationID":"OPrn0G7O","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Pr>
          <w:lang w:bidi="he-IL"/>
        </w:rPr>
        <w:fldChar w:fldCharType="separate"/>
      </w:r>
      <w:r w:rsidR="003D3656" w:rsidRPr="003D3656">
        <w:t>(Jebara 1996)</w:t>
      </w:r>
      <w:r w:rsidR="00884992">
        <w:rPr>
          <w:lang w:bidi="he-IL"/>
        </w:rPr>
        <w:fldChar w:fldCharType="end"/>
      </w:r>
      <w:r w:rsidR="00884992">
        <w:rPr>
          <w:lang w:bidi="he-IL"/>
        </w:rPr>
        <w:t xml:space="preserve">. </w:t>
      </w:r>
      <w:r w:rsidR="00273E31">
        <w:rPr>
          <w:lang w:bidi="he-IL"/>
        </w:rPr>
        <w:t xml:space="preserve">Pro N proměnných lze v těchto modelech nalézt úplnou </w:t>
      </w:r>
      <w:r w:rsidR="003D3656">
        <w:rPr>
          <w:lang w:bidi="he-IL"/>
        </w:rPr>
        <w:t>s</w:t>
      </w:r>
      <w:r w:rsidR="00273E31">
        <w:rPr>
          <w:lang w:bidi="he-IL"/>
        </w:rPr>
        <w:t>druženou pravděpodobnost ve formě p(x</w:t>
      </w:r>
      <w:r w:rsidR="00273E31" w:rsidRPr="00F619E4">
        <w:rPr>
          <w:vertAlign w:val="subscript"/>
          <w:lang w:bidi="he-IL"/>
        </w:rPr>
        <w:t>1</w:t>
      </w:r>
      <w:r w:rsidR="00273E31">
        <w:rPr>
          <w:lang w:bidi="he-IL"/>
        </w:rPr>
        <w:t>,…..x</w:t>
      </w:r>
      <w:r w:rsidR="00273E31" w:rsidRPr="00F619E4">
        <w:rPr>
          <w:vertAlign w:val="subscript"/>
          <w:lang w:bidi="he-IL"/>
        </w:rPr>
        <w:t>n</w:t>
      </w:r>
      <w:r w:rsidR="00273E31">
        <w:rPr>
          <w:lang w:bidi="he-IL"/>
        </w:rPr>
        <w:t>). Existuje-li vyjádření takové distribuce, lze na základě této formule odvozovat další hodnoty proměnných pomocí bayesovských pravidel.</w:t>
      </w:r>
      <w:r w:rsidR="00BF2378">
        <w:rPr>
          <w:lang w:bidi="he-IL"/>
        </w:rPr>
        <w:t xml:space="preserve"> Tomuto procesu se říká inference.</w:t>
      </w:r>
      <w:r w:rsidR="00444C8F">
        <w:rPr>
          <w:lang w:bidi="he-IL"/>
        </w:rPr>
        <w:t xml:space="preserve"> Ve vztahu ke klasifikaci je to pak především pravděpodobnost </w:t>
      </w:r>
      <w:r w:rsidR="00444C8F">
        <w:rPr>
          <w:lang w:bidi="he-IL"/>
        </w:rPr>
        <w:lastRenderedPageBreak/>
        <w:t>p(y</w:t>
      </w:r>
      <w:r w:rsidR="00444C8F" w:rsidRPr="00444C8F">
        <w:rPr>
          <w:lang w:bidi="he-IL"/>
        </w:rPr>
        <w:t>|x</w:t>
      </w:r>
      <w:r w:rsidR="00444C8F">
        <w:rPr>
          <w:lang w:bidi="he-IL"/>
        </w:rPr>
        <w:t xml:space="preserve">), kde </w:t>
      </w:r>
      <w:r w:rsidR="00444C8F">
        <w:rPr>
          <w:i/>
          <w:iCs/>
          <w:lang w:bidi="he-IL"/>
        </w:rPr>
        <w:t>y</w:t>
      </w:r>
      <w:r w:rsidR="00395921">
        <w:rPr>
          <w:i/>
          <w:iCs/>
          <w:lang w:bidi="he-IL"/>
        </w:rPr>
        <w:t xml:space="preserve"> </w:t>
      </w:r>
      <w:r w:rsidR="00444C8F">
        <w:rPr>
          <w:lang w:bidi="he-IL"/>
        </w:rPr>
        <w:t>je třída</w:t>
      </w:r>
      <w:r w:rsidR="00850DC9">
        <w:rPr>
          <w:lang w:bidi="he-IL"/>
        </w:rPr>
        <w:t xml:space="preserve"> objektu</w:t>
      </w:r>
      <w:r w:rsidR="00444C8F">
        <w:rPr>
          <w:lang w:bidi="he-IL"/>
        </w:rPr>
        <w:t xml:space="preserve"> vzhledem k</w:t>
      </w:r>
      <w:r w:rsidR="00850DC9">
        <w:rPr>
          <w:lang w:bidi="he-IL"/>
        </w:rPr>
        <w:t xml:space="preserve"> rozdělení</w:t>
      </w:r>
      <w:r w:rsidR="00444C8F">
        <w:rPr>
          <w:lang w:bidi="he-IL"/>
        </w:rPr>
        <w:t> </w:t>
      </w:r>
      <w:r w:rsidR="00444C8F" w:rsidRPr="00444C8F">
        <w:rPr>
          <w:i/>
          <w:iCs/>
          <w:lang w:bidi="he-IL"/>
        </w:rPr>
        <w:t>x</w:t>
      </w:r>
      <w:r w:rsidR="00444C8F">
        <w:rPr>
          <w:lang w:bidi="he-IL"/>
        </w:rPr>
        <w:t xml:space="preserve">. </w:t>
      </w:r>
      <w:r w:rsidR="00444C8F">
        <w:rPr>
          <w:lang w:bidi="he-IL"/>
        </w:rPr>
        <w:fldChar w:fldCharType="begin"/>
      </w:r>
      <w:r w:rsidR="00504230">
        <w:rPr>
          <w:lang w:bidi="he-IL"/>
        </w:rPr>
        <w:instrText xml:space="preserve"> ADDIN ZOTERO_ITEM CSL_CITATION {"citationID":"g6QdBucy","properties":{"formattedCitation":"(Ng a Jordan nedatov\\uc0\\u225{}no)","plainCitation":"(Ng a Jordan nedatováno)","noteIndex":0},"citationItems":[{"id":"EykNnhO6/ku3JoIgj","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Pr>
          <w:lang w:bidi="he-IL"/>
        </w:rPr>
        <w:fldChar w:fldCharType="separate"/>
      </w:r>
      <w:r w:rsidR="00444C8F" w:rsidRPr="00444C8F">
        <w:rPr>
          <w:rFonts w:cs="Times New Roman"/>
          <w:szCs w:val="24"/>
        </w:rPr>
        <w:t>(Ng a Jordan nedatováno)</w:t>
      </w:r>
      <w:r w:rsidR="00444C8F">
        <w:rPr>
          <w:lang w:bidi="he-IL"/>
        </w:rPr>
        <w:fldChar w:fldCharType="end"/>
      </w:r>
      <w:r w:rsidR="00444C8F">
        <w:rPr>
          <w:lang w:bidi="he-IL"/>
        </w:rPr>
        <w:t>.</w:t>
      </w:r>
      <w:r w:rsidR="00273E31">
        <w:rPr>
          <w:lang w:bidi="he-IL"/>
        </w:rPr>
        <w:t xml:space="preserve"> </w:t>
      </w:r>
      <w:r w:rsidR="00787F85">
        <w:rPr>
          <w:lang w:bidi="he-IL"/>
        </w:rPr>
        <w:t xml:space="preserve">Generativní modely existují většinou ve formě grafických modelů, mezi které patří primárně bayesovské sítě se směrovými relacemi mezi proměnnými a Markovovy modely, popřípadě Markovovy nahodilostní pole. (Jebara – google books). </w:t>
      </w:r>
      <w:r w:rsidR="00F619E4">
        <w:rPr>
          <w:lang w:bidi="he-IL"/>
        </w:rPr>
        <w:t>Na příkladu klasifikace</w:t>
      </w:r>
      <w:r w:rsidR="00A572BF">
        <w:rPr>
          <w:lang w:bidi="he-IL"/>
        </w:rPr>
        <w:t xml:space="preserve"> rastrových obrázků</w:t>
      </w:r>
      <w:r w:rsidR="00F619E4">
        <w:rPr>
          <w:lang w:bidi="he-IL"/>
        </w:rPr>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Pr>
          <w:lang w:bidi="he-IL"/>
        </w:rPr>
        <w:fldChar w:fldCharType="begin"/>
      </w:r>
      <w:r w:rsidR="00504230">
        <w:rPr>
          <w:lang w:bidi="he-IL"/>
        </w:rPr>
        <w:instrText xml:space="preserve"> ADDIN ZOTERO_ITEM CSL_CITATION {"citationID":"xYr2fYji","properties":{"formattedCitation":"(Michael Revow et al. 1996)","plainCitation":"(Michael Revow et al. 1996)","noteIndex":0},"citationItems":[{"id":"EykNnhO6/iNGtvZkB","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Pr>
          <w:lang w:bidi="he-IL"/>
        </w:rPr>
        <w:fldChar w:fldCharType="separate"/>
      </w:r>
      <w:r w:rsidR="00F619E4" w:rsidRPr="003D3656">
        <w:t>(Michael Revow et al. 1996)</w:t>
      </w:r>
      <w:r w:rsidR="00F619E4">
        <w:rPr>
          <w:lang w:bidi="he-IL"/>
        </w:rPr>
        <w:fldChar w:fldCharType="end"/>
      </w:r>
      <w:r w:rsidR="00F619E4">
        <w:rPr>
          <w:lang w:bidi="he-IL"/>
        </w:rPr>
        <w:t>.</w:t>
      </w:r>
    </w:p>
    <w:p w14:paraId="0901486C" w14:textId="5E40D820" w:rsidR="000B6173" w:rsidRDefault="00273E31" w:rsidP="003D3656">
      <w:pPr>
        <w:pStyle w:val="Stadnartntext"/>
        <w:rPr>
          <w:lang w:bidi="he-IL"/>
        </w:rPr>
      </w:pPr>
      <w:r>
        <w:rPr>
          <w:lang w:bidi="he-IL"/>
        </w:rPr>
        <w:tab/>
        <w:t>Diskriminativní modely se v jádru svého fungovaní snaží aproximovat ideální hranici, kter</w:t>
      </w:r>
      <w:r w:rsidR="000B6173">
        <w:rPr>
          <w:lang w:bidi="he-IL"/>
        </w:rPr>
        <w:t>á žádoucím způsobem</w:t>
      </w:r>
      <w:r>
        <w:rPr>
          <w:lang w:bidi="he-IL"/>
        </w:rPr>
        <w:t xml:space="preserve"> </w:t>
      </w:r>
      <w:r w:rsidR="000B6173">
        <w:rPr>
          <w:lang w:bidi="he-IL"/>
        </w:rPr>
        <w:t>odděluje</w:t>
      </w:r>
      <w:r w:rsidR="00F619E4">
        <w:rPr>
          <w:lang w:bidi="he-IL"/>
        </w:rPr>
        <w:t xml:space="preserve"> vícedimenzionální</w:t>
      </w:r>
      <w:r>
        <w:rPr>
          <w:lang w:bidi="he-IL"/>
        </w:rPr>
        <w:t xml:space="preserve"> datovou distribuci.</w:t>
      </w:r>
      <w:r w:rsidR="00E838C3">
        <w:rPr>
          <w:lang w:bidi="he-IL"/>
        </w:rPr>
        <w:t xml:space="preserve"> Příklad takového oddělení je znázorňen na obrázku 1.</w:t>
      </w:r>
      <w:r w:rsidR="005F037B">
        <w:rPr>
          <w:lang w:bidi="he-IL"/>
        </w:rPr>
        <w:t xml:space="preserve"> Mezi diskriminativní algoritmy patří typicky neuronové sítě, support vector machines,  line</w:t>
      </w:r>
      <w:r w:rsidR="00F619E4">
        <w:rPr>
          <w:lang w:bidi="he-IL"/>
        </w:rPr>
        <w:t xml:space="preserve">ární regresní algoritmy a další </w:t>
      </w:r>
      <w:r>
        <w:rPr>
          <w:lang w:bidi="he-IL"/>
        </w:rPr>
        <w:fldChar w:fldCharType="begin"/>
      </w:r>
      <w:r w:rsidR="00504230">
        <w:rPr>
          <w:lang w:bidi="he-IL"/>
        </w:rPr>
        <w:instrText xml:space="preserve"> ADDIN ZOTERO_ITEM CSL_CITATION {"citationID":"XD5LMBoy","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Pr>
          <w:lang w:bidi="he-IL"/>
        </w:rPr>
        <w:fldChar w:fldCharType="separate"/>
      </w:r>
      <w:r w:rsidR="003D3656" w:rsidRPr="003D3656">
        <w:t>(Jebara 1996)</w:t>
      </w:r>
      <w:r>
        <w:rPr>
          <w:lang w:bidi="he-IL"/>
        </w:rPr>
        <w:fldChar w:fldCharType="end"/>
      </w:r>
      <w:r w:rsidR="00F619E4">
        <w:rPr>
          <w:lang w:bidi="he-IL"/>
        </w:rPr>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5EA5B669">
            <wp:extent cx="3143250" cy="17745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0320" cy="1784150"/>
                    </a:xfrm>
                    <a:prstGeom prst="rect">
                      <a:avLst/>
                    </a:prstGeom>
                  </pic:spPr>
                </pic:pic>
              </a:graphicData>
            </a:graphic>
          </wp:inline>
        </w:drawing>
      </w:r>
    </w:p>
    <w:p w14:paraId="727E9349" w14:textId="66C4EFFF" w:rsidR="00E838C3" w:rsidRPr="00787F85" w:rsidRDefault="00E838C3" w:rsidP="00E838C3">
      <w:pPr>
        <w:pStyle w:val="Caption"/>
        <w:rPr>
          <w:lang w:bidi="he-IL"/>
        </w:rPr>
      </w:pPr>
      <w:r>
        <w:t xml:space="preserve">Obrázek </w:t>
      </w:r>
      <w:r>
        <w:fldChar w:fldCharType="begin"/>
      </w:r>
      <w:r>
        <w:instrText xml:space="preserve"> SEQ Obrázek \* ARABIC </w:instrText>
      </w:r>
      <w:r>
        <w:fldChar w:fldCharType="separate"/>
      </w:r>
      <w:r>
        <w:rPr>
          <w:noProof/>
        </w:rPr>
        <w:t>1</w:t>
      </w:r>
      <w:r>
        <w:fldChar w:fldCharType="end"/>
      </w:r>
      <w:r>
        <w:t xml:space="preserve"> deeplearningbook</w:t>
      </w:r>
    </w:p>
    <w:p w14:paraId="11440D69" w14:textId="418E3DD5" w:rsidR="00191F46" w:rsidRPr="00191F46" w:rsidRDefault="00191F46" w:rsidP="00496118">
      <w:pPr>
        <w:pStyle w:val="Heading2"/>
      </w:pPr>
      <w:r w:rsidRPr="00191F46">
        <w:t>Metody strojového učení</w:t>
      </w:r>
      <w:r w:rsidR="00496118">
        <w:t xml:space="preserve"> s omezením na neuronové sítě</w:t>
      </w:r>
    </w:p>
    <w:p w14:paraId="5EEDC402" w14:textId="68C1E59B" w:rsidR="00A572BF" w:rsidRPr="00496118" w:rsidRDefault="00191F46" w:rsidP="00496118">
      <w:pPr>
        <w:spacing w:before="240" w:after="240" w:line="360" w:lineRule="auto"/>
        <w:jc w:val="both"/>
        <w:rPr>
          <w:rFonts w:ascii="Cambria" w:hAnsi="Cambria" w:cs="Arial"/>
          <w:sz w:val="26"/>
        </w:rPr>
      </w:pPr>
      <w:r w:rsidRPr="00191F46">
        <w:rPr>
          <w:rFonts w:ascii="Cambria" w:hAnsi="Cambria" w:cs="Arial"/>
          <w:sz w:val="26"/>
        </w:rPr>
        <w:tab/>
        <w:t>V následujících kapitolách budou postupně představeny konkrétní metody strojového učení</w:t>
      </w:r>
      <w:r w:rsidR="00496118">
        <w:rPr>
          <w:rFonts w:ascii="Cambria" w:hAnsi="Cambria" w:cs="Arial"/>
          <w:sz w:val="26"/>
        </w:rPr>
        <w:t xml:space="preserve"> s omezením na formy neuronových sítí</w:t>
      </w:r>
      <w:r w:rsidRPr="00191F46">
        <w:rPr>
          <w:rFonts w:ascii="Cambria" w:hAnsi="Cambria" w:cs="Arial"/>
          <w:sz w:val="26"/>
        </w:rPr>
        <w:t>.</w:t>
      </w:r>
      <w:r w:rsidR="00496118">
        <w:rPr>
          <w:rFonts w:ascii="Cambria" w:hAnsi="Cambria" w:cs="Arial"/>
          <w:sz w:val="26"/>
        </w:rPr>
        <w:t xml:space="preserve"> Nejprve bude popsána</w:t>
      </w:r>
      <w:r w:rsidR="00D0369F">
        <w:rPr>
          <w:rFonts w:ascii="Cambria" w:hAnsi="Cambria" w:cs="Arial"/>
          <w:sz w:val="26"/>
        </w:rPr>
        <w:t xml:space="preserve"> </w:t>
      </w:r>
      <w:r w:rsidR="00496118">
        <w:rPr>
          <w:rFonts w:ascii="Cambria" w:hAnsi="Cambria" w:cs="Arial"/>
          <w:sz w:val="26"/>
        </w:rPr>
        <w:t xml:space="preserve">standartní architekura umělé neuronové sítě a poté budou představeny tři další modely totiž General Adversarial Networks, Konvoluční neuronové sítě </w:t>
      </w:r>
      <w:r w:rsidR="00496118">
        <w:rPr>
          <w:rFonts w:ascii="Cambria" w:hAnsi="Cambria" w:cs="Arial"/>
          <w:sz w:val="26"/>
        </w:rPr>
        <w:lastRenderedPageBreak/>
        <w:t>a  Rekurenntí neuronové sítě. Všechny tyto modely stojí na bázi standartních neuronových sítí a jsou předmětem aktuálního vázkumu a aplikací v posledních letech. Tím bude naplňen první cíl tj. představení současných metod strojového učení.</w:t>
      </w:r>
    </w:p>
    <w:p w14:paraId="49917070" w14:textId="51F32E34" w:rsidR="00191F46" w:rsidRPr="00191F46" w:rsidRDefault="00496118" w:rsidP="00F619E4">
      <w:pPr>
        <w:pStyle w:val="Heading3"/>
      </w:pPr>
      <w:r>
        <w:t>Klasické hluboké dopředné n</w:t>
      </w:r>
      <w:r w:rsidR="00F619E4">
        <w:t>euronové sítě</w:t>
      </w:r>
    </w:p>
    <w:p w14:paraId="6B935A04" w14:textId="211983FC"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Neuronové sítě jsou jednou z často používaných metod strojového učení. Je to aparát, který má charakter funkce a lze jej popsat jako </w:t>
      </w:r>
      <w:r w:rsidRPr="00191F46">
        <w:rPr>
          <w:rFonts w:ascii="Cambria" w:hAnsi="Cambria" w:cs="Arial"/>
          <w:i/>
          <w:sz w:val="26"/>
        </w:rPr>
        <w:t>masivně paralelní procesor</w:t>
      </w:r>
      <w:r w:rsidRPr="00191F46">
        <w:rPr>
          <w:rFonts w:ascii="Cambria" w:hAnsi="Cambria" w:cs="Arial"/>
          <w:sz w:val="26"/>
        </w:rPr>
        <w:t xml:space="preserve">. Mnohačetným předkládáním </w:t>
      </w:r>
      <w:r w:rsidRPr="00191F46">
        <w:rPr>
          <w:rFonts w:ascii="Cambria" w:hAnsi="Cambria" w:cs="Arial"/>
          <w:i/>
          <w:sz w:val="26"/>
        </w:rPr>
        <w:t>m</w:t>
      </w:r>
      <w:r w:rsidRPr="00191F46">
        <w:rPr>
          <w:rFonts w:ascii="Cambria" w:hAnsi="Cambria" w:cs="Arial"/>
          <w:sz w:val="26"/>
        </w:rPr>
        <w:t xml:space="preserve"> vzorů do neuronové sítě je možné adaptovat funkční parametry jednotlivých neuronů [</w:t>
      </w:r>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 xml:space="preserve"> , θ</m:t>
        </m:r>
      </m:oMath>
      <w:r w:rsidRPr="00191F46">
        <w:rPr>
          <w:rFonts w:ascii="Cambria" w:hAnsi="Cambria" w:cs="Arial"/>
          <w:sz w:val="26"/>
        </w:rPr>
        <w:t xml:space="preserve">] tak, že vznikne obecně použitý model pro klasifikaci či predikci dat na základě nového vektoru vstupních hodnot. Tento proces adapatace je chápán jako učení </w:t>
      </w:r>
      <w:r w:rsidR="00F619E4">
        <w:rPr>
          <w:rFonts w:ascii="Cambria" w:hAnsi="Cambria" w:cs="Arial"/>
          <w:sz w:val="26"/>
        </w:rPr>
        <w:t>neuronové sítě</w:t>
      </w:r>
      <w:r w:rsidRPr="00191F46">
        <w:rPr>
          <w:rFonts w:ascii="Cambria" w:hAnsi="Cambria" w:cs="Arial"/>
          <w:sz w:val="26"/>
        </w:rPr>
        <w:t>. Implementace tohoto učení stojí na minimalizaci chybové funkce [</w:t>
      </w:r>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oMath>
      <w:r w:rsidRPr="00191F46">
        <w:rPr>
          <w:rFonts w:ascii="Cambria" w:hAnsi="Cambria" w:cs="Arial"/>
          <w:sz w:val="26"/>
        </w:rPr>
        <w:t xml:space="preserve">], která agreguje rozdíl výstupních výsledných hodnot vyprodukovaných neuronovou sítí </w:t>
      </w:r>
      <m:oMath>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oMath>
      <w:r w:rsidRPr="00191F46">
        <w:rPr>
          <w:rFonts w:ascii="Cambria" w:hAnsi="Cambria" w:cs="Arial"/>
          <w:sz w:val="26"/>
        </w:rPr>
        <w:t xml:space="preserve"> s výslednými hodnotami pro konkrétní vzor [</w:t>
      </w:r>
      <m:oMath>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oMath>
      <w:r w:rsidRPr="00191F46">
        <w:rPr>
          <w:rFonts w:ascii="Cambria" w:hAnsi="Cambria" w:cs="Arial"/>
          <w:sz w:val="26"/>
        </w:rPr>
        <w:t xml:space="preserve">] </w:t>
      </w:r>
      <w:r w:rsidRPr="00191F46">
        <w:rPr>
          <w:rFonts w:ascii="Cambria" w:hAnsi="Cambria" w:cs="Arial"/>
          <w:sz w:val="26"/>
        </w:rPr>
        <w:fldChar w:fldCharType="begin"/>
      </w:r>
      <w:r w:rsidR="00504230">
        <w:rPr>
          <w:rFonts w:ascii="Cambria" w:hAnsi="Cambria" w:cs="Arial"/>
          <w:sz w:val="26"/>
        </w:rPr>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14:paraId="0EF149C9" w14:textId="77777777" w:rsidR="00191F46" w:rsidRPr="00191F46" w:rsidRDefault="00AE7F9E"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097B8B5E"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Přestože existují různé varianty a topologie neuronových sítí, základní principy korelují </w:t>
      </w:r>
      <w:r w:rsidRPr="00191F46">
        <w:rPr>
          <w:rFonts w:ascii="Cambria" w:hAnsi="Cambria" w:cs="Arial"/>
          <w:sz w:val="26"/>
        </w:rPr>
        <w:fldChar w:fldCharType="begin"/>
      </w:r>
      <w:r w:rsidR="00504230">
        <w:rPr>
          <w:rFonts w:ascii="Cambria" w:hAnsi="Cambria" w:cs="Arial"/>
          <w:sz w:val="26"/>
        </w:rPr>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Tučková 2003)</w:t>
      </w:r>
      <w:r w:rsidRPr="00191F46">
        <w:rPr>
          <w:rFonts w:ascii="Cambria" w:hAnsi="Cambria" w:cs="Arial"/>
          <w:sz w:val="26"/>
        </w:rPr>
        <w:fldChar w:fldCharType="end"/>
      </w:r>
      <w:r w:rsidRPr="00191F46">
        <w:rPr>
          <w:rFonts w:ascii="Cambria" w:hAnsi="Cambria" w:cs="Arial"/>
          <w:sz w:val="26"/>
        </w:rPr>
        <w:t>.</w:t>
      </w:r>
    </w:p>
    <w:p w14:paraId="698FF497" w14:textId="77777777" w:rsidR="00191F46" w:rsidRPr="00191F46" w:rsidRDefault="00191F46" w:rsidP="00191F46">
      <w:pPr>
        <w:spacing w:before="240" w:after="240" w:line="360" w:lineRule="auto"/>
        <w:jc w:val="both"/>
        <w:rPr>
          <w:rFonts w:ascii="Cambria" w:eastAsiaTheme="minorEastAsia" w:hAnsi="Cambria" w:cs="Arial"/>
          <w:sz w:val="26"/>
        </w:rPr>
      </w:pPr>
      <w:r w:rsidRPr="00191F46">
        <w:rPr>
          <w:rFonts w:ascii="Cambria" w:hAnsi="Cambria" w:cs="Arial"/>
          <w:sz w:val="26"/>
        </w:rPr>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w:t>
      </w:r>
      <w:r w:rsidRPr="00191F46">
        <w:rPr>
          <w:rFonts w:ascii="Cambria" w:hAnsi="Cambria" w:cs="Arial"/>
          <w:sz w:val="26"/>
        </w:rPr>
        <w:lastRenderedPageBreak/>
        <w:t xml:space="preserve">Ta převede vstupní hodnotu do výstupní hodnoty celého neuronu. Parametr </w:t>
      </w:r>
      <m:oMath>
        <m:r>
          <w:rPr>
            <w:rFonts w:ascii="Cambria Math" w:hAnsi="Cambria Math" w:cs="Arial"/>
            <w:sz w:val="26"/>
          </w:rPr>
          <m:t>θ</m:t>
        </m:r>
      </m:oMath>
      <w:r w:rsidRPr="00191F46">
        <w:rPr>
          <w:rFonts w:ascii="Cambria" w:eastAsiaTheme="minorEastAsia" w:hAnsi="Cambria" w:cs="Arial"/>
          <w:sz w:val="26"/>
        </w:rPr>
        <w:t xml:space="preserve"> přidává prahovou hodnotu neuronu (bias), která přispívá k aktivizaci neuronu. </w:t>
      </w:r>
    </w:p>
    <w:p w14:paraId="52A74309"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14:paraId="75C3859C" w14:textId="7D19E9F3"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34CDEDBB"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rPr>
          <w:rFonts w:ascii="Cambria" w:hAnsi="Cambria" w:cs="Arial"/>
          <w:sz w:val="26"/>
        </w:rPr>
        <w:fldChar w:fldCharType="begin"/>
      </w:r>
      <w:r w:rsidR="00504230">
        <w:rPr>
          <w:rFonts w:ascii="Cambria" w:hAnsi="Cambria" w:cs="Arial"/>
          <w:sz w:val="26"/>
        </w:rPr>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5579F486"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31E3AD33" w14:textId="77777777" w:rsidR="00191F46" w:rsidRPr="00191F46" w:rsidRDefault="00191F46" w:rsidP="00496118">
      <w:pPr>
        <w:pStyle w:val="Heading4"/>
      </w:pPr>
      <w:r w:rsidRPr="00191F46">
        <w:t>Učení neuronových sítí</w:t>
      </w:r>
    </w:p>
    <w:p w14:paraId="067852F3" w14:textId="37AB989A"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r>
      <w:r w:rsidR="00905AA5">
        <w:rPr>
          <w:rFonts w:ascii="Cambria" w:hAnsi="Cambria" w:cs="Arial"/>
          <w:sz w:val="26"/>
        </w:rPr>
        <w:t xml:space="preserve">Na začátku učení jsou večkeré váhy v systému neuronové sítě inicializovány jako náhodné numerické hodnoty. </w:t>
      </w:r>
      <w:r w:rsidRPr="00191F46">
        <w:rPr>
          <w:rFonts w:ascii="Cambria" w:hAnsi="Cambria" w:cs="Arial"/>
          <w:sz w:val="26"/>
        </w:rPr>
        <w:t>K</w:t>
      </w:r>
      <w:r w:rsidR="00905AA5">
        <w:rPr>
          <w:rFonts w:ascii="Cambria" w:hAnsi="Cambria" w:cs="Arial"/>
          <w:sz w:val="26"/>
        </w:rPr>
        <w:t xml:space="preserve"> následné</w:t>
      </w:r>
      <w:r w:rsidRPr="00191F46">
        <w:rPr>
          <w:rFonts w:ascii="Cambria" w:hAnsi="Cambria" w:cs="Arial"/>
          <w:sz w:val="26"/>
        </w:rPr>
        <w:t xml:space="preserve"> adaptaci </w:t>
      </w:r>
      <w:r w:rsidR="00905AA5">
        <w:rPr>
          <w:rFonts w:ascii="Cambria" w:hAnsi="Cambria" w:cs="Arial"/>
          <w:sz w:val="26"/>
        </w:rPr>
        <w:t>vah ve standardních modelech</w:t>
      </w:r>
      <w:r w:rsidRPr="00191F46">
        <w:rPr>
          <w:rFonts w:ascii="Cambria" w:hAnsi="Cambria" w:cs="Arial"/>
          <w:sz w:val="26"/>
        </w:rPr>
        <w:t xml:space="preserve"> hlubokého učení s učitelem se používá algoritmus zpětného šíření chyby (</w:t>
      </w:r>
      <w:r w:rsidR="00E50481">
        <w:rPr>
          <w:rFonts w:ascii="Cambria" w:hAnsi="Cambria" w:cs="Arial"/>
          <w:sz w:val="26"/>
        </w:rPr>
        <w:t>Backpropagation algorithm</w:t>
      </w:r>
      <w:r w:rsidRPr="00191F46">
        <w:rPr>
          <w:rFonts w:ascii="Cambria" w:hAnsi="Cambria" w:cs="Arial"/>
          <w:sz w:val="26"/>
        </w:rPr>
        <w:t xml:space="preserve">). Ten spočívá v iterační minimalizaci chybové funkce viz. </w:t>
      </w:r>
      <w:r w:rsidRPr="00191F46">
        <w:rPr>
          <w:rFonts w:ascii="Cambria" w:hAnsi="Cambria" w:cs="Arial"/>
          <w:i/>
          <w:sz w:val="26"/>
        </w:rPr>
        <w:t>Rovnice 1,</w:t>
      </w:r>
      <w:r w:rsidRPr="00191F46">
        <w:rPr>
          <w:rFonts w:ascii="Cambria" w:hAnsi="Cambria" w:cs="Arial"/>
          <w:sz w:val="26"/>
        </w:rPr>
        <w:t xml:space="preserve"> za pomocí úpravy vah napojených na jednotlivé neurony ve vrstvách sítě. Výsledným vztahem pro korekci všech váh v NS je rovnice, kde  </w:t>
      </w:r>
      <m:oMath>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 je keocifient posunu v rámci gradientu, </w:t>
      </w:r>
      <m:oMath>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je směr gradientu a </w:t>
      </w:r>
      <m:oMath>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oMath>
      <w:r w:rsidRPr="00191F46">
        <w:rPr>
          <w:rFonts w:ascii="Cambria" w:eastAsiaTheme="minorEastAsia" w:hAnsi="Cambria" w:cs="Arial"/>
          <w:sz w:val="26"/>
        </w:rPr>
        <w:t>je původní hodota příslušné váhy.</w:t>
      </w:r>
    </w:p>
    <w:p w14:paraId="5112EA73" w14:textId="77777777" w:rsidR="00191F46" w:rsidRPr="00191F46" w:rsidRDefault="00AE7F9E" w:rsidP="00191F46">
      <w:pPr>
        <w:spacing w:before="240" w:after="240" w:line="360" w:lineRule="auto"/>
        <w:jc w:val="both"/>
        <w:rPr>
          <w:rFonts w:ascii="Cambria" w:hAnsi="Cambria" w:cs="Arial"/>
          <w:sz w:val="26"/>
        </w:rPr>
      </w:pPr>
      <m:oMathPara>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k+1</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m:oMathPara>
    </w:p>
    <w:p w14:paraId="5DB92421" w14:textId="357C6E6E"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4</w:t>
      </w:r>
      <w:r w:rsidR="0093346A">
        <w:rPr>
          <w:rFonts w:ascii="Cambria" w:hAnsi="Cambria"/>
          <w:i/>
          <w:iCs/>
          <w:sz w:val="20"/>
          <w:szCs w:val="18"/>
        </w:rPr>
        <w:fldChar w:fldCharType="end"/>
      </w:r>
      <w:r w:rsidRPr="00191F46">
        <w:rPr>
          <w:rFonts w:ascii="Cambria" w:hAnsi="Cambria"/>
          <w:i/>
          <w:iCs/>
          <w:sz w:val="20"/>
          <w:szCs w:val="18"/>
        </w:rPr>
        <w:t xml:space="preserve"> korekce vah v BPA</w:t>
      </w:r>
    </w:p>
    <w:p w14:paraId="22ABE47A" w14:textId="77777777"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Ve chvíli, kdy je v rámci jedné iterace průchodu dat neuronovou sítí spočítána hodnota chybové funkce výstupní vrstvy, je nutné zpětně pro všechny </w:t>
      </w:r>
      <w:r w:rsidRPr="00191F46">
        <w:rPr>
          <w:rFonts w:ascii="Cambria" w:hAnsi="Cambria" w:cs="Arial"/>
          <w:sz w:val="26"/>
        </w:rPr>
        <w:lastRenderedPageBreak/>
        <w:t xml:space="preserve">neurony skrytých vrstev vypočítat nakolik váhy, které z nich vedou přispívají ke konkrétní hodnotě celkové chyby </w:t>
      </w:r>
      <w:r w:rsidRPr="00191F46">
        <w:rPr>
          <w:rFonts w:ascii="Cambria" w:hAnsi="Cambria" w:cs="Arial"/>
          <w:i/>
          <w:sz w:val="26"/>
        </w:rPr>
        <w:t>E</w:t>
      </w:r>
      <w:r w:rsidRPr="00191F46">
        <w:rPr>
          <w:rFonts w:ascii="Cambria" w:hAnsi="Cambria" w:cs="Arial"/>
          <w:sz w:val="26"/>
        </w:rPr>
        <w:t xml:space="preserve"> výstupní </w:t>
      </w:r>
      <w:commentRangeStart w:id="1"/>
      <w:r w:rsidRPr="00191F46">
        <w:rPr>
          <w:rFonts w:ascii="Cambria" w:hAnsi="Cambria" w:cs="Arial"/>
          <w:sz w:val="26"/>
        </w:rPr>
        <w:t>vrstvy</w:t>
      </w:r>
      <w:commentRangeEnd w:id="1"/>
      <w:r w:rsidR="00905AA5">
        <w:rPr>
          <w:rStyle w:val="CommentReference"/>
        </w:rPr>
        <w:commentReference w:id="1"/>
      </w:r>
      <w:r w:rsidRPr="00191F46">
        <w:rPr>
          <w:rFonts w:ascii="Cambria" w:hAnsi="Cambria" w:cs="Arial"/>
          <w:sz w:val="26"/>
        </w:rPr>
        <w:t xml:space="preserve">.  </w:t>
      </w:r>
    </w:p>
    <w:p w14:paraId="3768D1AC" w14:textId="77777777" w:rsidR="00191F46" w:rsidRPr="00191F46" w:rsidRDefault="00191F46" w:rsidP="00191F46">
      <w:pPr>
        <w:spacing w:before="240" w:after="240" w:line="360" w:lineRule="auto"/>
        <w:jc w:val="both"/>
        <w:rPr>
          <w:rFonts w:ascii="Cambria" w:hAnsi="Cambria" w:cs="Arial"/>
          <w:sz w:val="26"/>
        </w:rPr>
      </w:pPr>
    </w:p>
    <w:p w14:paraId="4B40738C" w14:textId="77777777" w:rsidR="00191F46" w:rsidRPr="00191F46" w:rsidRDefault="00AE7F9E" w:rsidP="00191F46">
      <w:pPr>
        <w:spacing w:before="240" w:after="240" w:line="360" w:lineRule="auto"/>
        <w:jc w:val="both"/>
        <w:rPr>
          <w:rFonts w:ascii="Cambria" w:eastAsiaTheme="minorEastAsia" w:hAnsi="Cambria" w:cs="Arial"/>
          <w:sz w:val="26"/>
        </w:rPr>
      </w:pPr>
      <m:oMathPara>
        <m:oMath>
          <m:nary>
            <m:naryPr>
              <m:chr m:val="∑"/>
              <m:limLoc m:val="undOvr"/>
              <m:ctrlPr>
                <w:rPr>
                  <w:rFonts w:ascii="Cambria Math" w:hAnsi="Cambria Math" w:cs="Arial"/>
                  <w:i/>
                  <w:sz w:val="26"/>
                </w:rPr>
              </m:ctrlPr>
            </m:naryPr>
            <m:sub>
              <m:r>
                <w:rPr>
                  <w:rFonts w:ascii="Cambria Math" w:hAnsi="Cambria Math" w:cs="Arial"/>
                  <w:sz w:val="26"/>
                </w:rPr>
                <m:t>j=1</m:t>
              </m:r>
            </m:sub>
            <m:sup>
              <m:sSub>
                <m:sSubPr>
                  <m:ctrlPr>
                    <w:rPr>
                      <w:rFonts w:ascii="Cambria Math" w:hAnsi="Cambria Math" w:cs="Arial"/>
                      <w:i/>
                      <w:sz w:val="26"/>
                    </w:rPr>
                  </m:ctrlPr>
                </m:sSubPr>
                <m:e>
                  <m:r>
                    <w:rPr>
                      <w:rFonts w:ascii="Cambria Math" w:hAnsi="Cambria Math" w:cs="Arial"/>
                      <w:sz w:val="26"/>
                    </w:rPr>
                    <m:t>S</m:t>
                  </m:r>
                </m:e>
                <m:sub>
                  <m:r>
                    <w:rPr>
                      <w:rFonts w:ascii="Cambria Math" w:hAnsi="Cambria Math" w:cs="Arial"/>
                      <w:sz w:val="26"/>
                    </w:rPr>
                    <m:t>i</m:t>
                  </m:r>
                </m:sub>
              </m:sSub>
            </m:sup>
            <m:e>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j</m:t>
                  </m:r>
                </m:sub>
              </m:sSub>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j</m:t>
                  </m:r>
                </m:sub>
              </m:sSub>
            </m:e>
          </m:nary>
        </m:oMath>
      </m:oMathPara>
    </w:p>
    <w:p w14:paraId="029DA751" w14:textId="4D0A1D9E" w:rsid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EF3F47">
        <w:rPr>
          <w:rFonts w:ascii="Cambria" w:hAnsi="Cambria"/>
          <w:i/>
          <w:iCs/>
          <w:noProof/>
          <w:sz w:val="20"/>
          <w:szCs w:val="18"/>
        </w:rPr>
        <w:t>5</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181F0FCA" w14:textId="7AAD869B" w:rsidR="00905AA5" w:rsidRPr="00191F46" w:rsidRDefault="00905AA5" w:rsidP="00905AA5">
      <w:r>
        <w:tab/>
      </w:r>
    </w:p>
    <w:p w14:paraId="75287FA7" w14:textId="2A91F229" w:rsidR="00191F46" w:rsidRPr="00191F46" w:rsidRDefault="00C15D1E" w:rsidP="00F619E4">
      <w:pPr>
        <w:pStyle w:val="Heading3"/>
      </w:pPr>
      <w:r>
        <w:t>General adversarial networks</w:t>
      </w:r>
    </w:p>
    <w:p w14:paraId="2DB61079" w14:textId="4AE18B2E" w:rsidR="00191F46" w:rsidRDefault="00191F46" w:rsidP="00A70E18">
      <w:pPr>
        <w:spacing w:before="240" w:after="240" w:line="360" w:lineRule="auto"/>
        <w:jc w:val="both"/>
        <w:rPr>
          <w:rFonts w:ascii="Cambria" w:hAnsi="Cambria" w:cs="Arial"/>
          <w:sz w:val="26"/>
        </w:rPr>
      </w:pPr>
      <w:r w:rsidRPr="00191F46">
        <w:rPr>
          <w:rFonts w:ascii="Cambria" w:hAnsi="Cambria" w:cs="Arial"/>
          <w:sz w:val="26"/>
        </w:rPr>
        <w:tab/>
        <w:t xml:space="preserve">Jsou specifické architektury neuronových sítí, které patří do rodiny generativních modelů a byly vynalezeny Ianem Goodfellowem v roce 2014 </w:t>
      </w:r>
      <w:r w:rsidRPr="00191F46">
        <w:rPr>
          <w:rFonts w:ascii="Cambria" w:hAnsi="Cambria" w:cs="Arial"/>
          <w:sz w:val="26"/>
        </w:rPr>
        <w:fldChar w:fldCharType="begin"/>
      </w:r>
      <w:r w:rsidR="00504230">
        <w:rPr>
          <w:rFonts w:ascii="Cambria" w:hAnsi="Cambria" w:cs="Arial"/>
          <w:sz w:val="26"/>
        </w:rPr>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Goodfellow et al. 2014)</w:t>
      </w:r>
      <w:r w:rsidRPr="00191F46">
        <w:rPr>
          <w:rFonts w:ascii="Cambria" w:hAnsi="Cambria" w:cs="Arial"/>
          <w:sz w:val="26"/>
        </w:rPr>
        <w:fldChar w:fldCharType="end"/>
      </w:r>
      <w:r w:rsidRPr="00191F46">
        <w:rPr>
          <w:rFonts w:ascii="Cambria" w:hAnsi="Cambria" w:cs="Arial"/>
          <w:sz w:val="26"/>
        </w:rPr>
        <w:t xml:space="preserve">. Sám Goodfellow obecně definuje generativní modely jako </w:t>
      </w:r>
      <w:r w:rsidRPr="00191F46">
        <w:rPr>
          <w:rFonts w:ascii="Cambria" w:hAnsi="Cambria" w:cs="Arial"/>
          <w:i/>
          <w:sz w:val="26"/>
        </w:rPr>
        <w:t>„...modely, které se na základě tréninkové distribuce dat tvořených množinou p</w:t>
      </w:r>
      <w:r w:rsidRPr="00191F46">
        <w:rPr>
          <w:rFonts w:ascii="Cambria" w:hAnsi="Cambria" w:cs="Arial"/>
          <w:i/>
          <w:sz w:val="26"/>
          <w:vertAlign w:val="subscript"/>
        </w:rPr>
        <w:t xml:space="preserve">data </w:t>
      </w:r>
      <w:r w:rsidRPr="00191F46">
        <w:rPr>
          <w:rFonts w:ascii="Cambria" w:hAnsi="Cambria" w:cs="Arial"/>
          <w:i/>
          <w:sz w:val="26"/>
        </w:rPr>
        <w:t>naučí odhad takové distribuce reprezentovat“</w:t>
      </w:r>
      <w:r w:rsidRPr="00191F46">
        <w:rPr>
          <w:rFonts w:ascii="Cambria" w:hAnsi="Cambria" w:cs="Arial"/>
          <w:sz w:val="26"/>
        </w:rPr>
        <w:t>. V konkrétních aplikacích mohou takové modely buď plnit pouze onu reprezentativní funkci a nebo mohou na základě vnitřní struktury modelu generovat nové originální vzorky.</w:t>
      </w:r>
    </w:p>
    <w:p w14:paraId="6176BB88" w14:textId="77777777" w:rsidR="00496118" w:rsidRDefault="00496118" w:rsidP="00496118">
      <w:pPr>
        <w:pStyle w:val="Heading3"/>
      </w:pPr>
      <w:r>
        <w:t>Konvoluční neuronové sítě</w:t>
      </w:r>
    </w:p>
    <w:p w14:paraId="23053EDA" w14:textId="5015FE4A" w:rsidR="00496118" w:rsidRDefault="00496118" w:rsidP="00496118">
      <w:pPr>
        <w:pStyle w:val="Stadnartntext"/>
      </w:pPr>
      <w:r>
        <w:tab/>
        <w:t>Mezi nejúspěšnější architektury aplikované</w:t>
      </w:r>
      <w:r>
        <w:t xml:space="preserve"> i</w:t>
      </w:r>
      <w:r>
        <w:t xml:space="preserve"> v počítačové grafice posledních let patří</w:t>
      </w:r>
      <w:r>
        <w:t xml:space="preserve"> mimo GAN také</w:t>
      </w:r>
      <w:r>
        <w:t xml:space="preserve"> hluboké konvoluční neuronové sítě (CNN), které se v rámci soutěže ILSVRC </w:t>
      </w:r>
      <w:r>
        <w:rPr>
          <w:rStyle w:val="FootnoteReference"/>
        </w:rPr>
        <w:footnoteReference w:id="1"/>
      </w:r>
      <w:r>
        <w:t xml:space="preserve"> umísťují na předních příčkách. </w:t>
      </w:r>
      <w:r>
        <w:fldChar w:fldCharType="begin"/>
      </w:r>
      <w:r>
        <w:instrText xml:space="preserve"> ADDIN ZOTERO_ITEM CSL_CITATION {"citationID":"vcqoFykx","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AE7F9E">
        <w:rPr>
          <w:rFonts w:cs="Times New Roman"/>
          <w:szCs w:val="24"/>
        </w:rPr>
        <w:t>(Goodfellow et al. nedatováno)</w:t>
      </w:r>
      <w:r>
        <w:fldChar w:fldCharType="end"/>
      </w:r>
      <w:r>
        <w:t>.</w:t>
      </w:r>
    </w:p>
    <w:p w14:paraId="1B4900FF" w14:textId="035ADD0E" w:rsidR="00496118" w:rsidRDefault="00496118" w:rsidP="00496118">
      <w:pPr>
        <w:pStyle w:val="Stadnartntext"/>
      </w:pPr>
      <w:r>
        <w:tab/>
        <w:t xml:space="preserve">CNN jsou propojením dvou silných konceptů tj. dopředné neuronové sítě a </w:t>
      </w:r>
      <w:r w:rsidR="00C15D1E">
        <w:t>principu konvoluce.</w:t>
      </w:r>
      <w:bookmarkStart w:id="2" w:name="_GoBack"/>
      <w:bookmarkEnd w:id="2"/>
    </w:p>
    <w:p w14:paraId="23DFDF5E" w14:textId="0947C931" w:rsidR="00496118" w:rsidRDefault="00496118" w:rsidP="00496118">
      <w:pPr>
        <w:pStyle w:val="Heading3"/>
      </w:pPr>
      <w:r>
        <w:lastRenderedPageBreak/>
        <w:t>Rekurentní neuronové sítě</w:t>
      </w:r>
    </w:p>
    <w:p w14:paraId="21FE0B7C" w14:textId="77777777" w:rsidR="00496118" w:rsidRPr="00496118" w:rsidRDefault="00496118" w:rsidP="00496118"/>
    <w:p w14:paraId="49A531DD" w14:textId="77777777" w:rsidR="00496118" w:rsidRPr="00A70E18" w:rsidRDefault="00496118" w:rsidP="00A70E18">
      <w:pPr>
        <w:spacing w:before="240" w:after="240" w:line="360" w:lineRule="auto"/>
        <w:jc w:val="both"/>
        <w:rPr>
          <w:rFonts w:ascii="Cambria" w:hAnsi="Cambria" w:cs="Arial"/>
          <w:sz w:val="26"/>
        </w:rPr>
      </w:pPr>
    </w:p>
    <w:p w14:paraId="3CA2C49A" w14:textId="582EF88E" w:rsidR="00191F46" w:rsidRDefault="00191F46" w:rsidP="00191F46">
      <w:pPr>
        <w:pStyle w:val="Heading1"/>
      </w:pPr>
      <w:r>
        <w:lastRenderedPageBreak/>
        <w:t xml:space="preserve">Strojové učení v počítačové </w:t>
      </w:r>
      <w:commentRangeStart w:id="3"/>
      <w:r>
        <w:t>grafice</w:t>
      </w:r>
      <w:commentRangeEnd w:id="3"/>
      <w:r w:rsidR="00496118">
        <w:rPr>
          <w:rStyle w:val="CommentReference"/>
          <w:rFonts w:asciiTheme="minorHAnsi" w:eastAsiaTheme="minorHAnsi" w:hAnsiTheme="minorHAnsi" w:cstheme="minorBidi"/>
          <w:b w:val="0"/>
          <w:color w:val="auto"/>
        </w:rPr>
        <w:commentReference w:id="3"/>
      </w:r>
    </w:p>
    <w:p w14:paraId="1D025021" w14:textId="62D4E460" w:rsidR="00AE7F9E" w:rsidRPr="00AE7F9E" w:rsidRDefault="00AE7F9E" w:rsidP="00AE7F9E">
      <w:pPr>
        <w:pStyle w:val="Stadnartntext"/>
      </w:pPr>
      <w:r>
        <w:tab/>
        <w:t xml:space="preserve">V souvislosti s vymezením konkrétních technik pro </w:t>
      </w:r>
      <w:r w:rsidRPr="00AE7F9E">
        <w:t>pro návrh modelu scény podporovaný metodami strojového učení</w:t>
      </w:r>
      <w:r>
        <w:t xml:space="preserve"> je vhodné vymezit nejprve obecné metody </w:t>
      </w:r>
    </w:p>
    <w:p w14:paraId="4B5D2F32" w14:textId="77777777" w:rsidR="00D71B7E" w:rsidRDefault="00D71B7E" w:rsidP="00D71B7E">
      <w:pPr>
        <w:pStyle w:val="Heading2"/>
      </w:pPr>
      <w:r>
        <w:t>Stručné vymezení počítačové grafiky</w:t>
      </w:r>
    </w:p>
    <w:p w14:paraId="50E8768B" w14:textId="77777777" w:rsidR="00395921" w:rsidRPr="00395921" w:rsidRDefault="00395921" w:rsidP="00EB2872">
      <w:pPr>
        <w:pStyle w:val="Stadnartntext"/>
      </w:pPr>
      <w:r>
        <w:tab/>
      </w:r>
      <w:r w:rsidR="00EB2872">
        <w:t xml:space="preserve">Terminologicky je počítačová grafika obor, který se zabývá… </w:t>
      </w:r>
    </w:p>
    <w:p w14:paraId="01188320" w14:textId="77777777" w:rsidR="00D71B7E" w:rsidRDefault="00D71B7E" w:rsidP="00D71B7E">
      <w:pPr>
        <w:pStyle w:val="Heading2"/>
      </w:pPr>
      <w:r>
        <w:t>Metody a výsledky strojového učení v počítačové grafice</w:t>
      </w:r>
    </w:p>
    <w:p w14:paraId="246B00D3" w14:textId="243613E3" w:rsidR="00D71B7E" w:rsidRDefault="00EB2872" w:rsidP="00EB2872">
      <w:pPr>
        <w:pStyle w:val="Stadnartntext"/>
      </w:pPr>
      <w:r>
        <w:tab/>
        <w:t>Metody strojového učení byly v posledních dekádách uplatňovány ve většině oblastech počítačové grafiky zahrnujících vizualizaci, klasifikaci, segmentaci, komprimaci obrazu, a další podoblasti tohoto oboru. Cílem této kapitoly je vytvoření stručného přehledu požívaných metod zejména v</w:t>
      </w:r>
      <w:r w:rsidR="00A02F3A">
        <w:t> </w:t>
      </w:r>
      <w:r>
        <w:t>podoblasti</w:t>
      </w:r>
      <w:r w:rsidR="00A02F3A">
        <w:t xml:space="preserve"> počítačového vidění</w:t>
      </w:r>
      <w:r>
        <w:t xml:space="preserve"> dvourozměrné grafiky.</w:t>
      </w:r>
      <w:r w:rsidR="00A02F3A">
        <w:t xml:space="preserve"> Z provedené rešerše vyplývá, že v souvislosti s počítačovou grafikou se v posledních letech nejvíce rozvíjely modely vícevrstevnatých neuronových sítí (deep learning) různých forem. </w:t>
      </w:r>
    </w:p>
    <w:p w14:paraId="5EA4CCE7" w14:textId="7355AA15" w:rsidR="00AE7F9E" w:rsidRDefault="00AE7F9E" w:rsidP="00EB2872">
      <w:pPr>
        <w:pStyle w:val="Stadnartntext"/>
      </w:pPr>
      <w:r>
        <w:tab/>
      </w:r>
    </w:p>
    <w:p w14:paraId="1BA0CB72" w14:textId="02A99BD3" w:rsidR="00A02F3A" w:rsidRPr="00A02F3A" w:rsidRDefault="00A02F3A" w:rsidP="00EB2872">
      <w:pPr>
        <w:pStyle w:val="Stadnartntext"/>
      </w:pPr>
      <w:r>
        <w:tab/>
      </w:r>
    </w:p>
    <w:p w14:paraId="380B59D9" w14:textId="77777777" w:rsidR="00EB2872" w:rsidRDefault="00EB2872" w:rsidP="00EB2872">
      <w:pPr>
        <w:pStyle w:val="Stadnartntext"/>
      </w:pPr>
      <w:r>
        <w:tab/>
        <w:t>Rastrová tj. maticová reprezentace grafiky vstupuje do algoritm</w:t>
      </w:r>
      <w:r w:rsidR="002A1810">
        <w:t>ů v podobě normalizovaného vektoru popřípadě tensoru.</w:t>
      </w:r>
    </w:p>
    <w:p w14:paraId="2682ABD8" w14:textId="77777777" w:rsidR="006B6821" w:rsidRPr="00B460B9" w:rsidRDefault="006B6821" w:rsidP="00EB2872">
      <w:pPr>
        <w:pStyle w:val="Stadnartntext"/>
        <w:rPr>
          <w:rtl/>
          <w:lang w:bidi="he-IL"/>
        </w:rPr>
      </w:pPr>
      <w:r>
        <w:tab/>
        <w:t xml:space="preserve">Za vrchol a jeden z posledních úspěchů v oblasti zpracování obrazu jsou </w:t>
      </w:r>
    </w:p>
    <w:p w14:paraId="7E073CB4" w14:textId="77777777" w:rsidR="00191F46" w:rsidRPr="00191F46" w:rsidRDefault="00191F46" w:rsidP="00191F46">
      <w:r>
        <w:tab/>
      </w:r>
    </w:p>
    <w:p w14:paraId="76B0D147" w14:textId="77777777" w:rsidR="004624F2" w:rsidRDefault="0054232F" w:rsidP="004624F2">
      <w:pPr>
        <w:pStyle w:val="Heading1"/>
      </w:pPr>
      <w:r>
        <w:lastRenderedPageBreak/>
        <w:t>Procedurální generování</w:t>
      </w:r>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17CA02AA"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504230">
        <w:rPr>
          <w:szCs w:val="26"/>
        </w:rPr>
        <w:instrText xml:space="preserve"> ADDIN ZOTERO_ITEM CSL_CITATION {"citationID":"hAxwP6FL","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504230">
        <w:instrText xml:space="preserve"> ADDIN ZOTERO_ITEM CSL_CITATION {"citationID":"LuIzVeMb","properties":{"formattedCitation":"(Julian et al. 2016)","plainCitation":"(Julian et al. 2016)","noteIndex":0},"citationItems":[{"id":"EykNnhO6/OXhSwubV","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w:t>
      </w:r>
      <w:r w:rsidRPr="00DD2832">
        <w:lastRenderedPageBreak/>
        <w:t xml:space="preserve">v kontextu PCG výstižný pojem „řízená nahodilost“ </w:t>
      </w:r>
      <w:r w:rsidRPr="00DD2832">
        <w:fldChar w:fldCharType="begin"/>
      </w:r>
      <w:r w:rsidR="00504230">
        <w:instrText xml:space="preserve"> ADDIN ZOTERO_ITEM CSL_CITATION {"citationID":"Kf5Ujwvw","properties":{"formattedCitation":"(Smith nedatov\\uc0\\u225{}no)","plainCitation":"(Smith nedatováno)","noteIndex":0},"citationItems":[{"id":"EykNnhO6/VyYOT3jM","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14:paraId="60BE9F51" w14:textId="77777777" w:rsidR="00FB0812" w:rsidRDefault="00FB0812" w:rsidP="00FB0812">
      <w:pPr>
        <w:pStyle w:val="Heading2"/>
      </w:pPr>
      <w:r>
        <w:t>Klasifikace PCG algoritmů</w:t>
      </w:r>
    </w:p>
    <w:p w14:paraId="0BF2D998" w14:textId="65006965"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504230">
        <w:instrText xml:space="preserve"> ADDIN ZOTERO_ITEM CSL_CITATION {"citationID":"p5wx0JlT","properties":{"formattedCitation":"(Carli et al. 2011)","plainCitation":"(Carli et al. 2011)","noteIndex":0},"citationItems":[{"id":"EykNnhO6/LHpAaDAx","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2583B224"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504230">
        <w:instrText xml:space="preserve"> ADDIN ZOTERO_ITEM CSL_CITATION {"citationID":"BEscX42K","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77777777"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14:paraId="3AEE018A" w14:textId="77777777" w:rsidR="000D17CF" w:rsidRPr="000D17CF" w:rsidRDefault="000D17CF" w:rsidP="000D17CF">
      <w:pPr>
        <w:pStyle w:val="Heading2"/>
      </w:pPr>
      <w:r>
        <w:t>Tradiční metody procedurálního generování</w:t>
      </w:r>
    </w:p>
    <w:p w14:paraId="57BDDCCE" w14:textId="279A3681"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w:t>
      </w:r>
      <w:r w:rsidRPr="000D17CF">
        <w:rPr>
          <w:szCs w:val="26"/>
        </w:rPr>
        <w:lastRenderedPageBreak/>
        <w:t xml:space="preserve">Lindenmayerovi systémy, fraktály, a další specifickým způsobem aplikované postupy, které pro každý svůj běh negenerují jiný, přesto smysluplný a monotematický obsah. K tomu lze podotknout, že  „Všechny tyto metody mají společné to, že tyto algoritmy, parametry, omezení a cíle, které se podílí na vytváření obsahu jsou v podstatě ručně definované svými tvůrci“ </w:t>
      </w:r>
      <w:r w:rsidRPr="00DD2832">
        <w:fldChar w:fldCharType="begin"/>
      </w:r>
      <w:r w:rsidR="00504230">
        <w:instrText xml:space="preserve"> ADDIN ZOTERO_ITEM CSL_CITATION {"citationID":"Zqhs2ljz","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7777777" w:rsidR="00E95442" w:rsidRPr="00595AF0" w:rsidRDefault="00E95442" w:rsidP="00595AF0">
      <w:pPr>
        <w:pStyle w:val="Stadnartntext"/>
        <w:ind w:firstLine="708"/>
      </w:pPr>
      <w:r>
        <w:t xml:space="preserve">Stěžejní proměnou PCG algoritmů je podoba reprezentace obecných genotypů, na základě kterých vzniká vždy originální entita (fenotyp). Tato reprezentace nabývá mnoha podob. Takové genotypy mohou reprezentovat jak obecné geometrie objektů, tak například obecné vztahy mezi nimi. Tato biologická paralela vychází z často aplikované metody PCG, kterou jsou genetické algoritmy.   </w:t>
      </w:r>
    </w:p>
    <w:p w14:paraId="2AC5134C" w14:textId="77777777" w:rsidR="000D17CF" w:rsidRDefault="00880418" w:rsidP="000D17CF">
      <w:pPr>
        <w:pStyle w:val="Heading2"/>
      </w:pPr>
      <w:r>
        <w:t>Potenciál,</w:t>
      </w:r>
      <w:r w:rsidR="000D17CF">
        <w:t xml:space="preserve"> účel</w:t>
      </w:r>
      <w:r>
        <w:t xml:space="preserve"> a vize</w:t>
      </w:r>
      <w:r w:rsidR="000D17CF">
        <w:t xml:space="preserve"> </w:t>
      </w:r>
      <w:r>
        <w:t>PCG</w:t>
      </w:r>
    </w:p>
    <w:p w14:paraId="6582165C" w14:textId="78B6C996"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504230">
        <w:instrText xml:space="preserve"> ADDIN ZOTERO_ITEM CSL_CITATION {"citationID":"x9IwyJNB","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w:t>
      </w:r>
      <w:r w:rsidR="002226E4">
        <w:lastRenderedPageBreak/>
        <w:t xml:space="preserve">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2B8A7B6B"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ost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Všechny tyto podmínky, které Pereira postuluje pro svůj model (Creative general problem solver) jsou realizovatelné a byly realizovány prostřednictvím generativních modelů strojového učení například v rámci Generative adversarial neural networks.</w:t>
      </w:r>
    </w:p>
    <w:p w14:paraId="00EFE3BB" w14:textId="7DD03513"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504230">
        <w:instrText xml:space="preserve"> ADDIN ZOTERO_ITEM CSL_CITATION {"citationID":"ZoxImGNf","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lastRenderedPageBreak/>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77777777"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D92E67B" w14:textId="77777777" w:rsidR="006941C1" w:rsidRDefault="006941C1" w:rsidP="006941C1">
      <w:pPr>
        <w:pStyle w:val="Heading2"/>
      </w:pPr>
      <w:r>
        <w:t>Nové metody procedurálního generování</w:t>
      </w:r>
    </w:p>
    <w:p w14:paraId="67A0E4E8" w14:textId="2F2395CA" w:rsidR="006941C1" w:rsidRDefault="006941C1" w:rsidP="006941C1">
      <w:pPr>
        <w:pStyle w:val="Stadnartntext"/>
        <w:ind w:firstLine="708"/>
        <w:rPr>
          <w:rFonts w:ascii="Calibri" w:hAnsi="Calibri" w:cs="Calibri"/>
        </w:rPr>
      </w:pPr>
      <w:r>
        <w:t xml:space="preserve">Pro uvedení terminologie užívané v následujících kapitolách je nutné zmínit, že </w:t>
      </w:r>
      <w:r w:rsidR="0044131E">
        <w:t>současnými</w:t>
      </w:r>
      <w:r>
        <w:t xml:space="preserve"> cestami</w:t>
      </w:r>
      <w:r w:rsidRPr="000D17CF">
        <w:t xml:space="preserve"> pro tvorbu algoritmicky generovaného obsahu je generování za pomocí metod strojového učení. 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poprvé def</w:t>
      </w:r>
      <w:r>
        <w:t>inuje PCGML Summerville</w:t>
      </w:r>
      <w:r w:rsidRPr="000D17CF">
        <w:t xml:space="preserve"> </w:t>
      </w:r>
      <w:r w:rsidRPr="00473287">
        <w:fldChar w:fldCharType="begin"/>
      </w:r>
      <w:r w:rsidR="00504230">
        <w:instrText xml:space="preserve"> ADDIN ZOTERO_ITEM CSL_CITATION {"citationID":"li7K3DkY","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227A8B86" w14:textId="77777777" w:rsidR="006941C1" w:rsidRPr="0037095C" w:rsidRDefault="006941C1" w:rsidP="0037095C">
      <w:pPr>
        <w:pStyle w:val="Stadnartntext"/>
        <w:ind w:firstLine="708"/>
      </w:pPr>
      <w:r w:rsidRPr="0037095C">
        <w:t>Širší pojednání o těchto metodách je předmětem kapitoly Procedurální generování prostřednictvím strojového učení.</w:t>
      </w:r>
    </w:p>
    <w:p w14:paraId="52475517" w14:textId="77777777" w:rsidR="000D17CF" w:rsidRDefault="000D17CF" w:rsidP="00E37186">
      <w:pPr>
        <w:pStyle w:val="Heading1"/>
      </w:pPr>
      <w:r>
        <w:lastRenderedPageBreak/>
        <w:t>Procedurální generování prostřednictvím strojového učení</w:t>
      </w:r>
    </w:p>
    <w:p w14:paraId="15984327" w14:textId="77777777"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77777777"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 xml:space="preserve">Odpovídá tomu i rozdělení metod strojového učení na diskriminativní a generativní modely. </w:t>
      </w:r>
      <w:r w:rsidRPr="000D17CF">
        <w:rPr>
          <w:szCs w:val="26"/>
        </w:rPr>
        <w:t>Z </w:t>
      </w:r>
      <w:r w:rsidR="003B49CF">
        <w:rPr>
          <w:szCs w:val="26"/>
        </w:rPr>
        <w:t>generativních</w:t>
      </w:r>
      <w:r w:rsidRPr="000D17CF">
        <w:rPr>
          <w:szCs w:val="26"/>
        </w:rPr>
        <w:t xml:space="preserve"> technik strojového učení </w:t>
      </w:r>
      <w:r>
        <w:rPr>
          <w:szCs w:val="26"/>
        </w:rPr>
        <w:t>vyzdvihuje</w:t>
      </w:r>
      <w:r w:rsidRPr="000D17CF">
        <w:rPr>
          <w:szCs w:val="26"/>
        </w:rPr>
        <w:t xml:space="preserve"> Summerville jako vhodné zejména generativně kontradiktorní sítě (Generative adversarial networks) dále n-gramy, markovy modely a specifické architektury</w:t>
      </w:r>
      <w:r w:rsidR="006B4EE9">
        <w:rPr>
          <w:szCs w:val="26"/>
        </w:rPr>
        <w:t xml:space="preserve"> rekurentních neuronových sítí </w:t>
      </w:r>
      <w:r w:rsidRPr="000D17CF">
        <w:rPr>
          <w:rFonts w:ascii="Calibri" w:hAnsi="Calibri" w:cs="Calibri"/>
          <w:szCs w:val="26"/>
        </w:rPr>
        <w:t>(Summerville et al. 2017)</w:t>
      </w:r>
      <w:r w:rsidRPr="000D17CF">
        <w:rPr>
          <w:szCs w:val="26"/>
        </w:rPr>
        <w:t xml:space="preserve">. </w:t>
      </w:r>
    </w:p>
    <w:p w14:paraId="0C932519" w14:textId="77777777" w:rsidR="00466BD0" w:rsidRDefault="00466BD0" w:rsidP="00466BD0">
      <w:pPr>
        <w:pStyle w:val="Heading2"/>
      </w:pPr>
      <w:r>
        <w:t>Metody strojového učení v aplikaci na procedurální generování</w:t>
      </w:r>
    </w:p>
    <w:p w14:paraId="0402F8FE" w14:textId="77777777" w:rsidR="00466BD0" w:rsidRPr="00466BD0" w:rsidRDefault="00466BD0" w:rsidP="00466BD0"/>
    <w:p w14:paraId="0116D1A3" w14:textId="77777777" w:rsidR="00096B7C" w:rsidRDefault="00096B7C" w:rsidP="00466BD0">
      <w:pPr>
        <w:pStyle w:val="Heading1"/>
      </w:pPr>
      <w:r>
        <w:lastRenderedPageBreak/>
        <w:t>Technologie pro implementaci algoritmů strojového učení</w:t>
      </w:r>
    </w:p>
    <w:p w14:paraId="637517E1" w14:textId="7443CD68" w:rsidR="00096B7C" w:rsidRDefault="00905AA5" w:rsidP="00905AA5">
      <w:pPr>
        <w:pStyle w:val="Heading2"/>
      </w:pPr>
      <w:r>
        <w:t>Python</w:t>
      </w:r>
    </w:p>
    <w:p w14:paraId="682C05C4" w14:textId="77777777" w:rsidR="006F4EE2" w:rsidRPr="006F4EE2" w:rsidRDefault="006F4EE2" w:rsidP="006F4EE2"/>
    <w:p w14:paraId="7AAE9B5D" w14:textId="1D73BE65" w:rsidR="00905AA5" w:rsidRDefault="00905AA5" w:rsidP="00905AA5">
      <w:pPr>
        <w:pStyle w:val="Heading2"/>
      </w:pPr>
      <w:r>
        <w:t>Numpy</w:t>
      </w:r>
    </w:p>
    <w:p w14:paraId="523BD5D5" w14:textId="61B2FF2A" w:rsidR="00905AA5" w:rsidRDefault="00905AA5" w:rsidP="00905AA5">
      <w:pPr>
        <w:pStyle w:val="Heading2"/>
      </w:pPr>
      <w:r>
        <w:t>TensorFlow</w:t>
      </w:r>
    </w:p>
    <w:p w14:paraId="2AF3DBE1" w14:textId="62B04A21" w:rsidR="00905AA5" w:rsidRPr="00905AA5" w:rsidRDefault="00496118" w:rsidP="00905AA5">
      <w:pPr>
        <w:pStyle w:val="Heading2"/>
      </w:pPr>
      <w:r>
        <w:t>Keras</w:t>
      </w:r>
    </w:p>
    <w:p w14:paraId="1E21FF63" w14:textId="1072A636" w:rsidR="00466BD0" w:rsidRDefault="00466BD0" w:rsidP="00496118">
      <w:pPr>
        <w:pStyle w:val="Stadnartntext"/>
      </w:pPr>
    </w:p>
    <w:p w14:paraId="7F8E66A7" w14:textId="77777777" w:rsidR="0054232F" w:rsidRDefault="00096B7C" w:rsidP="00496118">
      <w:pPr>
        <w:pStyle w:val="Heading1"/>
      </w:pPr>
      <w:r w:rsidRPr="00496118">
        <w:lastRenderedPageBreak/>
        <w:t>Demonstrace</w:t>
      </w:r>
      <w:r>
        <w:t xml:space="preserve"> metod strojového učení na příklad</w:t>
      </w:r>
      <w:r w:rsidR="007C2005">
        <w:t>ech</w:t>
      </w:r>
      <w:r>
        <w:t xml:space="preserve"> generování </w:t>
      </w:r>
    </w:p>
    <w:p w14:paraId="1505182C" w14:textId="736F16FF"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7F7CFB11" w14:textId="77777777" w:rsidR="00096B7C" w:rsidRDefault="00096B7C" w:rsidP="00096B7C">
      <w:pPr>
        <w:pStyle w:val="Heading2"/>
      </w:pPr>
      <w:r>
        <w:t>Užité technologie</w:t>
      </w:r>
    </w:p>
    <w:p w14:paraId="78B8A605" w14:textId="21A3563D" w:rsidR="008E1A76"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X.</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r>
        <w:t xml:space="preserve">Definice cíle a </w:t>
      </w:r>
      <w:r w:rsidR="0091782F">
        <w:t>východisek</w:t>
      </w:r>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jeho </w:t>
      </w:r>
      <w:commentRangeStart w:id="4"/>
      <w:r w:rsidR="00365130">
        <w:t>...</w:t>
      </w:r>
      <w:commentRangeEnd w:id="4"/>
      <w:r w:rsidR="00D549F1">
        <w:rPr>
          <w:rStyle w:val="CommentReference"/>
          <w:rFonts w:asciiTheme="minorHAnsi" w:hAnsiTheme="minorHAnsi" w:cstheme="minorBidi"/>
        </w:rPr>
        <w:commentReference w:id="4"/>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w:t>
      </w:r>
      <w:r w:rsidR="00EF3F47">
        <w:lastRenderedPageBreak/>
        <w:t>objekty</w:t>
      </w:r>
      <w:r w:rsidR="008E1A76">
        <w:t xml:space="preserve">. </w:t>
      </w:r>
      <w:r w:rsidR="00E62DA1">
        <w:t>V případě, že je pozice prázdná je tato skutečnost reprezentována nulou.</w:t>
      </w:r>
    </w:p>
    <w:p w14:paraId="2B952900" w14:textId="776DA9B2" w:rsidR="00EF3F47" w:rsidRDefault="00AE7F9E"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4F5BD1D0" w:rsidR="00EF3F47" w:rsidRPr="00EF3F47" w:rsidRDefault="00EF3F47" w:rsidP="00EF3F47">
      <w:pPr>
        <w:pStyle w:val="Caption"/>
      </w:pPr>
      <w:r>
        <w:t xml:space="preserve">Rovnice </w:t>
      </w:r>
      <w:r w:rsidR="00AE7F9E">
        <w:fldChar w:fldCharType="begin"/>
      </w:r>
      <w:r w:rsidR="00AE7F9E">
        <w:instrText xml:space="preserve"> SEQ Rovnice \* ARABIC </w:instrText>
      </w:r>
      <w:r w:rsidR="00AE7F9E">
        <w:fldChar w:fldCharType="separate"/>
      </w:r>
      <w:r>
        <w:rPr>
          <w:noProof/>
        </w:rPr>
        <w:t>6</w:t>
      </w:r>
      <w:r w:rsidR="00AE7F9E">
        <w:rPr>
          <w:noProof/>
        </w:rPr>
        <w:fldChar w:fldCharType="end"/>
      </w:r>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758BBCA1"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E62DA1">
        <w:t>Oba tyto aspekty jsou v algoritmu uvažovány a jsou více rozvedeny v následujících kapitolách.</w:t>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31DFD23D" w:rsidR="0093346A" w:rsidRDefault="000C1BCF" w:rsidP="0093346A">
      <w:pPr>
        <w:pStyle w:val="Stadnartntext"/>
        <w:ind w:firstLine="708"/>
      </w:pPr>
      <w:r>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doplnit tuto množinu objekty, které svou přítomností a pozicí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w:t>
      </w:r>
      <w:r w:rsidR="0093346A">
        <w:lastRenderedPageBreak/>
        <w:t>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5"/>
      <w:r w:rsidR="0093346A">
        <w:t>generování</w:t>
      </w:r>
      <w:commentRangeEnd w:id="5"/>
      <w:r w:rsidR="0093346A">
        <w:rPr>
          <w:rStyle w:val="CommentReference"/>
          <w:rFonts w:asciiTheme="minorHAnsi" w:hAnsiTheme="minorHAnsi" w:cstheme="minorBidi"/>
        </w:rPr>
        <w:commentReference w:id="5"/>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5844229" w:rsidR="0093346A" w:rsidRDefault="0093346A" w:rsidP="0093346A">
      <w:pPr>
        <w:pStyle w:val="Caption"/>
      </w:pPr>
      <w:r>
        <w:t xml:space="preserve">Rovnice </w:t>
      </w:r>
      <w:r w:rsidR="00AE7F9E">
        <w:fldChar w:fldCharType="begin"/>
      </w:r>
      <w:r w:rsidR="00AE7F9E">
        <w:instrText xml:space="preserve"> SEQ Rovnice \* ARABIC </w:instrText>
      </w:r>
      <w:r w:rsidR="00AE7F9E">
        <w:fldChar w:fldCharType="separate"/>
      </w:r>
      <w:r w:rsidR="00EF3F47">
        <w:rPr>
          <w:noProof/>
        </w:rPr>
        <w:t>7</w:t>
      </w:r>
      <w:r w:rsidR="00AE7F9E">
        <w:rPr>
          <w:noProof/>
        </w:rPr>
        <w:fldChar w:fldCharType="end"/>
      </w:r>
      <w:r w:rsidR="00E62DA1">
        <w:t xml:space="preserve"> vyjadřuje proces generování</w:t>
      </w:r>
    </w:p>
    <w:p w14:paraId="05C37822" w14:textId="137057B6" w:rsidR="00E62DA1" w:rsidRPr="00E62DA1" w:rsidRDefault="00E62DA1" w:rsidP="00E62DA1">
      <w:pPr>
        <w:pStyle w:val="Stadnartntext"/>
      </w:pPr>
      <w:r>
        <w:t xml:space="preserve">Rovnice sedm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r>
        <w:rPr>
          <w:i/>
        </w:rPr>
        <w:t>o</w:t>
      </w:r>
      <w:r>
        <w:rPr>
          <w:i/>
          <w:vertAlign w:val="subscript"/>
        </w:rPr>
        <w:t>x</w:t>
      </w:r>
      <w:r>
        <w:rPr>
          <w:vertAlign w:val="subscript"/>
        </w:rPr>
        <w:t xml:space="preserve"> </w:t>
      </w:r>
      <w:r>
        <w:t xml:space="preserve">představuje predikovaný objekt třídy </w:t>
      </w:r>
      <w:r w:rsidRPr="00E62DA1">
        <w:rPr>
          <w:i/>
        </w:rPr>
        <w:t>x</w:t>
      </w:r>
      <w:r>
        <w:t>.</w:t>
      </w:r>
    </w:p>
    <w:p w14:paraId="1F61C5E2" w14:textId="77777777" w:rsidR="0093346A" w:rsidRPr="0093346A" w:rsidRDefault="0093346A" w:rsidP="0093346A"/>
    <w:p w14:paraId="04F120EF" w14:textId="77777777" w:rsidR="00125FE2" w:rsidRPr="00125FE2" w:rsidRDefault="00125FE2" w:rsidP="0093346A">
      <w:pPr>
        <w:pStyle w:val="Stadnartntext"/>
      </w:pPr>
    </w:p>
    <w:p w14:paraId="31891C49" w14:textId="77777777" w:rsidR="00125FE2" w:rsidRDefault="00125FE2" w:rsidP="00125FE2">
      <w:pPr>
        <w:pStyle w:val="Heading2"/>
      </w:pPr>
      <w:r>
        <w:t>Slepé uličky?</w:t>
      </w:r>
    </w:p>
    <w:p w14:paraId="740EDD7B" w14:textId="77777777" w:rsidR="00125FE2" w:rsidRPr="00125FE2" w:rsidRDefault="00125FE2" w:rsidP="00125FE2"/>
    <w:p w14:paraId="7953A407" w14:textId="77777777" w:rsidR="001F715E" w:rsidRPr="00096B7C" w:rsidRDefault="001F715E" w:rsidP="00096B7C">
      <w:pPr>
        <w:pStyle w:val="Stadnartntext"/>
      </w:pPr>
    </w:p>
    <w:p w14:paraId="18C89390" w14:textId="77777777" w:rsidR="0054232F" w:rsidRDefault="0054232F" w:rsidP="0054232F"/>
    <w:p w14:paraId="61D1A7E5" w14:textId="77777777" w:rsidR="0054232F" w:rsidRPr="0054232F" w:rsidRDefault="0054232F" w:rsidP="0054232F"/>
    <w:p w14:paraId="4322D8F4" w14:textId="77777777" w:rsidR="0054232F" w:rsidRDefault="0054232F" w:rsidP="0054232F"/>
    <w:p w14:paraId="2AE9DD89" w14:textId="77777777" w:rsidR="0054232F" w:rsidRPr="0054232F" w:rsidRDefault="0054232F" w:rsidP="0054232F">
      <w:pPr>
        <w:pStyle w:val="Heading1"/>
      </w:pPr>
    </w:p>
    <w:sectPr w:rsidR="0054232F" w:rsidRPr="0054232F" w:rsidSect="00983680">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epa Sládek" w:date="2019-03-01T10:05:00Z" w:initials="PS">
    <w:p w14:paraId="07A81AB4" w14:textId="30D98EEB" w:rsidR="00AE7F9E" w:rsidRDefault="00AE7F9E">
      <w:pPr>
        <w:pStyle w:val="CommentText"/>
      </w:pPr>
      <w:r>
        <w:rPr>
          <w:rStyle w:val="CommentReference"/>
        </w:rPr>
        <w:annotationRef/>
      </w:r>
      <w:r>
        <w:t>Doladit</w:t>
      </w:r>
    </w:p>
  </w:comment>
  <w:comment w:id="1" w:author="Pepa Sládek" w:date="2019-03-01T10:41:00Z" w:initials="PS">
    <w:p w14:paraId="3FA823F9" w14:textId="3EC81142" w:rsidR="00AE7F9E" w:rsidRDefault="00AE7F9E">
      <w:pPr>
        <w:pStyle w:val="CommentText"/>
      </w:pPr>
      <w:r>
        <w:rPr>
          <w:rStyle w:val="CommentReference"/>
        </w:rPr>
        <w:annotationRef/>
      </w:r>
      <w:r>
        <w:t>Doplnit a najít citaci</w:t>
      </w:r>
    </w:p>
    <w:p w14:paraId="1C4AE174" w14:textId="77777777" w:rsidR="00AE7F9E" w:rsidRDefault="00AE7F9E">
      <w:pPr>
        <w:pStyle w:val="CommentText"/>
      </w:pPr>
    </w:p>
  </w:comment>
  <w:comment w:id="3" w:author="Pepa Sládek" w:date="2019-03-01T12:25:00Z" w:initials="PS">
    <w:p w14:paraId="3AB34B9B" w14:textId="169E0EFC" w:rsidR="00496118" w:rsidRDefault="00496118">
      <w:pPr>
        <w:pStyle w:val="CommentText"/>
      </w:pPr>
      <w:r>
        <w:rPr>
          <w:rStyle w:val="CommentReference"/>
        </w:rPr>
        <w:annotationRef/>
      </w:r>
      <w:r>
        <w:t>Celé to pude asi do pryč</w:t>
      </w:r>
    </w:p>
  </w:comment>
  <w:comment w:id="4" w:author="Pepa Sládek" w:date="2019-02-13T18:44:00Z" w:initials="PS">
    <w:p w14:paraId="743523EC" w14:textId="59C7F7B5" w:rsidR="00AE7F9E" w:rsidRDefault="00AE7F9E">
      <w:pPr>
        <w:pStyle w:val="CommentText"/>
      </w:pPr>
      <w:r>
        <w:rPr>
          <w:rStyle w:val="CommentReference"/>
        </w:rPr>
        <w:annotationRef/>
      </w:r>
      <w:r>
        <w:t>Doplnit</w:t>
      </w:r>
    </w:p>
  </w:comment>
  <w:comment w:id="5" w:author="Pepa Sládek" w:date="2019-02-12T10:33:00Z" w:initials="PS">
    <w:p w14:paraId="7B63129E" w14:textId="77777777" w:rsidR="00AE7F9E" w:rsidRDefault="00AE7F9E">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A81AB4" w15:done="0"/>
  <w15:commentEx w15:paraId="1C4AE174" w15:done="0"/>
  <w15:commentEx w15:paraId="3AB34B9B" w15:done="0"/>
  <w15:commentEx w15:paraId="743523EC"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92E681" w14:textId="77777777" w:rsidR="008227EB" w:rsidRDefault="008227EB" w:rsidP="00FB0812">
      <w:pPr>
        <w:spacing w:after="0" w:line="240" w:lineRule="auto"/>
      </w:pPr>
      <w:r>
        <w:separator/>
      </w:r>
    </w:p>
  </w:endnote>
  <w:endnote w:type="continuationSeparator" w:id="0">
    <w:p w14:paraId="323B5528" w14:textId="77777777" w:rsidR="008227EB" w:rsidRDefault="008227EB"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0DA19" w14:textId="77777777" w:rsidR="00AE7F9E" w:rsidRDefault="00AE7F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81E14C" w14:textId="77777777" w:rsidR="00AE7F9E" w:rsidRDefault="00AE7F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2D5AAF" w14:textId="77777777" w:rsidR="00AE7F9E" w:rsidRDefault="00AE7F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8AC040" w14:textId="77777777" w:rsidR="008227EB" w:rsidRDefault="008227EB" w:rsidP="00FB0812">
      <w:pPr>
        <w:spacing w:after="0" w:line="240" w:lineRule="auto"/>
      </w:pPr>
      <w:r>
        <w:separator/>
      </w:r>
    </w:p>
  </w:footnote>
  <w:footnote w:type="continuationSeparator" w:id="0">
    <w:p w14:paraId="38390FE1" w14:textId="77777777" w:rsidR="008227EB" w:rsidRDefault="008227EB" w:rsidP="00FB0812">
      <w:pPr>
        <w:spacing w:after="0" w:line="240" w:lineRule="auto"/>
      </w:pPr>
      <w:r>
        <w:continuationSeparator/>
      </w:r>
    </w:p>
  </w:footnote>
  <w:footnote w:id="1">
    <w:p w14:paraId="5AB7FB45" w14:textId="77777777" w:rsidR="00496118" w:rsidRDefault="00496118"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59DB3" w14:textId="77777777" w:rsidR="00AE7F9E" w:rsidRDefault="00AE7F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04276B" w14:textId="77777777" w:rsidR="00AE7F9E" w:rsidRDefault="00AE7F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91DA3" w14:textId="77777777" w:rsidR="00AE7F9E" w:rsidRDefault="00AE7F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8C4E23"/>
    <w:multiLevelType w:val="hybridMultilevel"/>
    <w:tmpl w:val="458EBE38"/>
    <w:lvl w:ilvl="0" w:tplc="25707C7E">
      <w:start w:val="1"/>
      <w:numFmt w:val="decimal"/>
      <w:pStyle w:val="Heading1"/>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3225B"/>
    <w:rsid w:val="00032470"/>
    <w:rsid w:val="000375AE"/>
    <w:rsid w:val="000551D2"/>
    <w:rsid w:val="00075D5A"/>
    <w:rsid w:val="000965CA"/>
    <w:rsid w:val="00096B7C"/>
    <w:rsid w:val="000B0370"/>
    <w:rsid w:val="000B6173"/>
    <w:rsid w:val="000C1BB6"/>
    <w:rsid w:val="000C1BCF"/>
    <w:rsid w:val="000C2E59"/>
    <w:rsid w:val="000C6491"/>
    <w:rsid w:val="000C78B2"/>
    <w:rsid w:val="000D17CF"/>
    <w:rsid w:val="000E1A3D"/>
    <w:rsid w:val="00125FE2"/>
    <w:rsid w:val="0013208F"/>
    <w:rsid w:val="001463D2"/>
    <w:rsid w:val="00154000"/>
    <w:rsid w:val="00191F46"/>
    <w:rsid w:val="0019539B"/>
    <w:rsid w:val="001A588F"/>
    <w:rsid w:val="001B67A0"/>
    <w:rsid w:val="001F715E"/>
    <w:rsid w:val="001F7A87"/>
    <w:rsid w:val="00212DFE"/>
    <w:rsid w:val="002226E4"/>
    <w:rsid w:val="00231721"/>
    <w:rsid w:val="002632B4"/>
    <w:rsid w:val="0027056E"/>
    <w:rsid w:val="002709CE"/>
    <w:rsid w:val="00273E31"/>
    <w:rsid w:val="00280796"/>
    <w:rsid w:val="002A1810"/>
    <w:rsid w:val="002B77A7"/>
    <w:rsid w:val="002D2995"/>
    <w:rsid w:val="002E5147"/>
    <w:rsid w:val="003138AB"/>
    <w:rsid w:val="003248FB"/>
    <w:rsid w:val="00344716"/>
    <w:rsid w:val="00365130"/>
    <w:rsid w:val="0037063B"/>
    <w:rsid w:val="0037095C"/>
    <w:rsid w:val="00372C53"/>
    <w:rsid w:val="00395921"/>
    <w:rsid w:val="003A22F9"/>
    <w:rsid w:val="003B49CF"/>
    <w:rsid w:val="003D3656"/>
    <w:rsid w:val="0040456C"/>
    <w:rsid w:val="00406E13"/>
    <w:rsid w:val="00416949"/>
    <w:rsid w:val="0044131E"/>
    <w:rsid w:val="00444C8F"/>
    <w:rsid w:val="00445DDC"/>
    <w:rsid w:val="004624F2"/>
    <w:rsid w:val="00466BD0"/>
    <w:rsid w:val="00473287"/>
    <w:rsid w:val="004916E8"/>
    <w:rsid w:val="004920A3"/>
    <w:rsid w:val="00496118"/>
    <w:rsid w:val="00504230"/>
    <w:rsid w:val="0054232F"/>
    <w:rsid w:val="005714CC"/>
    <w:rsid w:val="005815BF"/>
    <w:rsid w:val="005959D7"/>
    <w:rsid w:val="00595AF0"/>
    <w:rsid w:val="005D561C"/>
    <w:rsid w:val="005E42DE"/>
    <w:rsid w:val="005F037B"/>
    <w:rsid w:val="005F40F7"/>
    <w:rsid w:val="005F6FDA"/>
    <w:rsid w:val="0060124E"/>
    <w:rsid w:val="00604460"/>
    <w:rsid w:val="00621328"/>
    <w:rsid w:val="006265A3"/>
    <w:rsid w:val="006321F6"/>
    <w:rsid w:val="00632EFF"/>
    <w:rsid w:val="00665BFF"/>
    <w:rsid w:val="00675649"/>
    <w:rsid w:val="00682E08"/>
    <w:rsid w:val="006941C1"/>
    <w:rsid w:val="006B4BF1"/>
    <w:rsid w:val="006B4EE9"/>
    <w:rsid w:val="006B6821"/>
    <w:rsid w:val="006D7066"/>
    <w:rsid w:val="006E6371"/>
    <w:rsid w:val="006F4EE2"/>
    <w:rsid w:val="00715B21"/>
    <w:rsid w:val="007270B7"/>
    <w:rsid w:val="00763A4F"/>
    <w:rsid w:val="007652B5"/>
    <w:rsid w:val="007668A8"/>
    <w:rsid w:val="007738F0"/>
    <w:rsid w:val="00787F85"/>
    <w:rsid w:val="00796DBE"/>
    <w:rsid w:val="007C2005"/>
    <w:rsid w:val="008227EB"/>
    <w:rsid w:val="00834A08"/>
    <w:rsid w:val="00837D96"/>
    <w:rsid w:val="0084237B"/>
    <w:rsid w:val="00850DC9"/>
    <w:rsid w:val="00880418"/>
    <w:rsid w:val="00884992"/>
    <w:rsid w:val="008E1A76"/>
    <w:rsid w:val="008F7E52"/>
    <w:rsid w:val="00905AA5"/>
    <w:rsid w:val="0091782F"/>
    <w:rsid w:val="009215AD"/>
    <w:rsid w:val="0093346A"/>
    <w:rsid w:val="00943025"/>
    <w:rsid w:val="00983680"/>
    <w:rsid w:val="009E2F5F"/>
    <w:rsid w:val="009F0575"/>
    <w:rsid w:val="00A00427"/>
    <w:rsid w:val="00A02F3A"/>
    <w:rsid w:val="00A07FC2"/>
    <w:rsid w:val="00A572BF"/>
    <w:rsid w:val="00A57EC7"/>
    <w:rsid w:val="00A70E18"/>
    <w:rsid w:val="00A73A04"/>
    <w:rsid w:val="00A93177"/>
    <w:rsid w:val="00AE7F9E"/>
    <w:rsid w:val="00AF1D2E"/>
    <w:rsid w:val="00B460B9"/>
    <w:rsid w:val="00B954A6"/>
    <w:rsid w:val="00BB779D"/>
    <w:rsid w:val="00BE283E"/>
    <w:rsid w:val="00BF2378"/>
    <w:rsid w:val="00C15D1E"/>
    <w:rsid w:val="00C30F23"/>
    <w:rsid w:val="00C60F15"/>
    <w:rsid w:val="00C727E8"/>
    <w:rsid w:val="00D0369F"/>
    <w:rsid w:val="00D549F1"/>
    <w:rsid w:val="00D64732"/>
    <w:rsid w:val="00D67434"/>
    <w:rsid w:val="00D71B7E"/>
    <w:rsid w:val="00D74268"/>
    <w:rsid w:val="00DB7B6E"/>
    <w:rsid w:val="00DD2832"/>
    <w:rsid w:val="00DE4348"/>
    <w:rsid w:val="00DF05B9"/>
    <w:rsid w:val="00E114EF"/>
    <w:rsid w:val="00E37053"/>
    <w:rsid w:val="00E37186"/>
    <w:rsid w:val="00E50481"/>
    <w:rsid w:val="00E62DA1"/>
    <w:rsid w:val="00E71350"/>
    <w:rsid w:val="00E7143B"/>
    <w:rsid w:val="00E838C3"/>
    <w:rsid w:val="00E95442"/>
    <w:rsid w:val="00EA4416"/>
    <w:rsid w:val="00EA45E2"/>
    <w:rsid w:val="00EB2872"/>
    <w:rsid w:val="00EC2DCC"/>
    <w:rsid w:val="00EF373B"/>
    <w:rsid w:val="00EF3F47"/>
    <w:rsid w:val="00EF3F70"/>
    <w:rsid w:val="00F079C6"/>
    <w:rsid w:val="00F203C1"/>
    <w:rsid w:val="00F619E4"/>
    <w:rsid w:val="00FA2FB4"/>
    <w:rsid w:val="00FB0812"/>
    <w:rsid w:val="00FB1A31"/>
    <w:rsid w:val="00FD3A97"/>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797A946C-F4D6-4F1D-B4DF-A07D52BF4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1"/>
      </w:numPr>
      <w:spacing w:before="720" w:after="360"/>
      <w:ind w:left="357" w:hanging="357"/>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spacing w:before="40" w:after="0"/>
      <w:outlineLvl w:val="3"/>
    </w:pPr>
    <w:rPr>
      <w:rFonts w:ascii="Arial" w:eastAsiaTheme="majorEastAsia" w:hAnsi="Arial" w:cstheme="majorBidi"/>
      <w:b/>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5D561C"/>
    <w:pPr>
      <w:spacing w:before="240" w:after="240" w:line="360" w:lineRule="auto"/>
      <w:jc w:val="both"/>
    </w:pPr>
    <w:rPr>
      <w:rFonts w:ascii="Cambria" w:hAnsi="Cambria" w:cs="Arial"/>
      <w:sz w:val="26"/>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5D561C"/>
    <w:rPr>
      <w:rFonts w:ascii="Cambria" w:hAnsi="Cambria" w:cs="Arial"/>
      <w:sz w:val="26"/>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EBABB-7346-416B-9ED7-421BB2DE5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5</TotalTime>
  <Pages>25</Pages>
  <Words>8940</Words>
  <Characters>52749</Characters>
  <Application>Microsoft Office Word</Application>
  <DocSecurity>0</DocSecurity>
  <Lines>439</Lines>
  <Paragraphs>12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61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5</cp:revision>
  <dcterms:created xsi:type="dcterms:W3CDTF">2018-06-12T05:50:00Z</dcterms:created>
  <dcterms:modified xsi:type="dcterms:W3CDTF">2019-03-0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EykNnhO6"/&gt;&lt;style id="http://www.zotero.org/styles/iso690-author-date-cs" hasBibliography="1" bibliographyStyleHasBeenSet="0"/&gt;&lt;prefs&gt;&lt;pref name="fieldType" value="Field"/&gt;&lt;/prefs&gt;&lt;/data&gt;</vt:lpwstr>
  </property>
</Properties>
</file>